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560C9" w14:textId="56EED4BD" w:rsidR="00AD5997" w:rsidRPr="00ED7397" w:rsidRDefault="00AD5997" w:rsidP="005C5141">
      <w:pPr>
        <w:rPr>
          <w:shd w:val="clear" w:color="auto" w:fill="FFFFFF"/>
        </w:rPr>
      </w:pPr>
    </w:p>
    <w:p w14:paraId="236428B5" w14:textId="547A7D9F" w:rsidR="00AD5997" w:rsidRPr="00ED7397" w:rsidRDefault="00AD5997" w:rsidP="005C5141">
      <w:pPr>
        <w:rPr>
          <w:shd w:val="clear" w:color="auto" w:fill="FFFFFF"/>
        </w:rPr>
      </w:pPr>
    </w:p>
    <w:p w14:paraId="7A321CBE" w14:textId="6F859903" w:rsidR="00AD5997" w:rsidRPr="00ED7397" w:rsidRDefault="00AD5997" w:rsidP="005C5141">
      <w:pPr>
        <w:rPr>
          <w:shd w:val="clear" w:color="auto" w:fill="FFFFFF"/>
        </w:rPr>
      </w:pPr>
    </w:p>
    <w:p w14:paraId="30FD498F" w14:textId="0BBC614A" w:rsidR="0028539A" w:rsidRDefault="0028539A" w:rsidP="00C73B99">
      <w:pPr>
        <w:pStyle w:val="NoSpacing"/>
        <w:rPr>
          <w:rFonts w:asciiTheme="majorHAnsi" w:eastAsiaTheme="majorEastAsia" w:hAnsiTheme="majorHAnsi" w:cstheme="majorBidi"/>
          <w:caps/>
          <w:color w:val="4472C4" w:themeColor="accent1"/>
          <w:sz w:val="72"/>
          <w:szCs w:val="72"/>
        </w:rPr>
      </w:pPr>
    </w:p>
    <w:sdt>
      <w:sdtPr>
        <w:rPr>
          <w:rFonts w:asciiTheme="majorHAnsi" w:eastAsiaTheme="majorEastAsia" w:hAnsiTheme="majorHAnsi" w:cstheme="majorBidi"/>
          <w:b/>
          <w:bCs/>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2C8F06B0" w14:textId="77777777" w:rsidR="0028539A" w:rsidRDefault="0028539A" w:rsidP="0028539A">
          <w:pPr>
            <w:pStyle w:val="NoSpacing"/>
            <w:jc w:val="center"/>
            <w:rPr>
              <w:rFonts w:asciiTheme="majorHAnsi" w:eastAsiaTheme="majorEastAsia" w:hAnsiTheme="majorHAnsi" w:cstheme="majorBidi"/>
              <w:caps/>
              <w:color w:val="4472C4" w:themeColor="accent1"/>
              <w:sz w:val="72"/>
              <w:szCs w:val="72"/>
            </w:rPr>
          </w:pPr>
          <w:r w:rsidRPr="0028539A">
            <w:rPr>
              <w:rFonts w:asciiTheme="majorHAnsi" w:eastAsiaTheme="majorEastAsia" w:hAnsiTheme="majorHAnsi" w:cstheme="majorBidi"/>
              <w:b/>
              <w:bCs/>
              <w:caps/>
              <w:color w:val="4472C4" w:themeColor="accent1"/>
              <w:sz w:val="56"/>
              <w:szCs w:val="56"/>
            </w:rPr>
            <w:t>music in air – digital theremin</w:t>
          </w:r>
        </w:p>
      </w:sdtContent>
    </w:sdt>
    <w:p w14:paraId="28EFA0FA" w14:textId="1A9B3333" w:rsidR="00AD5997" w:rsidRPr="00ED7397" w:rsidRDefault="003A4BA3" w:rsidP="005C5141">
      <w:pPr>
        <w:rPr>
          <w:color w:val="201F1E"/>
          <w:shd w:val="clear" w:color="auto" w:fill="FFFFFF"/>
        </w:rPr>
      </w:pPr>
      <w:r w:rsidRPr="00ED7397">
        <w:rPr>
          <w:noProof/>
        </w:rPr>
        <mc:AlternateContent>
          <mc:Choice Requires="wpg">
            <w:drawing>
              <wp:anchor distT="0" distB="0" distL="114300" distR="114300" simplePos="0" relativeHeight="251662336" behindDoc="0" locked="0" layoutInCell="1" allowOverlap="1" wp14:anchorId="6277ECDA" wp14:editId="2C932467">
                <wp:simplePos x="0" y="0"/>
                <wp:positionH relativeFrom="page">
                  <wp:posOffset>228600</wp:posOffset>
                </wp:positionH>
                <wp:positionV relativeFrom="page">
                  <wp:posOffset>198120</wp:posOffset>
                </wp:positionV>
                <wp:extent cx="7315200" cy="1215391"/>
                <wp:effectExtent l="0" t="0" r="0" b="1905"/>
                <wp:wrapNone/>
                <wp:docPr id="26" name="Group 26"/>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27"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67B0F59" id="Group 26" o:spid="_x0000_s1026" style="position:absolute;margin-left:18pt;margin-top:15.6pt;width:8in;height:95.7pt;z-index:251662336;mso-width-percent:941;mso-height-percent:121;mso-position-horizontal-relative:page;mso-position-vertical-relative:page;mso-width-percent:941;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" path="m,l7312660,r,1129665l3619500,733425,,1091565,,xe" fillcolor="#4472c4 [3204]" stroked="f" strokeweight="1pt">
                  <v:stroke joinstyle="miter"/>
                  <v:path arrowok="t" o:connecttype="custom" o:connectlocs="0,0;7315200,0;7315200,1130373;3620757,733885;0,1092249;0,0" o:connectangles="0,0,0,0,0,0"/>
                </v:shape>
                <v:rect id="Rectangle 28"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" stroked="f" strokeweight="1pt">
                  <v:fill r:id="rId10" o:title="" recolor="t" rotate="t" type="frame"/>
                </v:rect>
                <w10:wrap anchorx="page" anchory="page"/>
              </v:group>
            </w:pict>
          </mc:Fallback>
        </mc:AlternateContent>
      </w:r>
    </w:p>
    <w:p w14:paraId="5CA9AD95" w14:textId="7EA1BD0B" w:rsidR="00AD5997" w:rsidRPr="00ED7397" w:rsidRDefault="00AD5997" w:rsidP="005C5141">
      <w:pPr>
        <w:rPr>
          <w:shd w:val="clear" w:color="auto" w:fill="FFFFFF"/>
        </w:rPr>
      </w:pPr>
    </w:p>
    <w:p w14:paraId="4BCEDAD9" w14:textId="4F0ACEDD" w:rsidR="005A3951" w:rsidRPr="00ED7397" w:rsidRDefault="00AD5997" w:rsidP="005C5141">
      <w:r w:rsidRPr="00ED7397">
        <w:rPr>
          <w:noProof/>
        </w:rPr>
        <w:drawing>
          <wp:inline distT="0" distB="0" distL="0" distR="0" wp14:anchorId="179965DE" wp14:editId="54C04136">
            <wp:extent cx="4598443" cy="1650670"/>
            <wp:effectExtent l="0" t="0" r="0" b="6985"/>
            <wp:docPr id="1" name="Picture 1" descr="Nanyang Technological University - NTU Singap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nyang Technological University - NTU Singapo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25136" cy="1660252"/>
                    </a:xfrm>
                    <a:prstGeom prst="rect">
                      <a:avLst/>
                    </a:prstGeom>
                    <a:noFill/>
                    <a:ln>
                      <a:noFill/>
                    </a:ln>
                  </pic:spPr>
                </pic:pic>
              </a:graphicData>
            </a:graphic>
          </wp:inline>
        </w:drawing>
      </w:r>
    </w:p>
    <w:p w14:paraId="0A0FE757" w14:textId="77777777" w:rsidR="0028539A" w:rsidRPr="00C73B99" w:rsidRDefault="0028539A" w:rsidP="005C5141">
      <w:pPr>
        <w:rPr>
          <w:sz w:val="28"/>
          <w:szCs w:val="28"/>
        </w:rPr>
      </w:pPr>
    </w:p>
    <w:p w14:paraId="61D9B49E" w14:textId="1A034237" w:rsidR="00543CCA" w:rsidRPr="00C73B99" w:rsidRDefault="00543CCA" w:rsidP="00C73B99">
      <w:pPr>
        <w:jc w:val="center"/>
        <w:rPr>
          <w:sz w:val="28"/>
          <w:szCs w:val="28"/>
        </w:rPr>
      </w:pPr>
      <w:r w:rsidRPr="00C73B99">
        <w:rPr>
          <w:sz w:val="28"/>
          <w:szCs w:val="28"/>
        </w:rPr>
        <w:t>Submitted b</w:t>
      </w:r>
      <w:r w:rsidR="005A3951" w:rsidRPr="00C73B99">
        <w:rPr>
          <w:sz w:val="28"/>
          <w:szCs w:val="28"/>
        </w:rPr>
        <w:t>y</w:t>
      </w:r>
    </w:p>
    <w:p w14:paraId="1A1EBA94" w14:textId="01CB1932" w:rsidR="005A3951" w:rsidRPr="00C73B99" w:rsidRDefault="005A3951" w:rsidP="00C73B99">
      <w:pPr>
        <w:jc w:val="center"/>
        <w:rPr>
          <w:sz w:val="28"/>
          <w:szCs w:val="28"/>
        </w:rPr>
      </w:pPr>
      <w:r w:rsidRPr="00C73B99">
        <w:rPr>
          <w:sz w:val="28"/>
          <w:szCs w:val="28"/>
        </w:rPr>
        <w:t>Wong Wee Meng (U1923221F)</w:t>
      </w:r>
    </w:p>
    <w:p w14:paraId="41540CC0" w14:textId="77777777" w:rsidR="0028539A" w:rsidRPr="00C73B99" w:rsidRDefault="0028539A" w:rsidP="00C73B99">
      <w:pPr>
        <w:jc w:val="center"/>
        <w:rPr>
          <w:sz w:val="28"/>
          <w:szCs w:val="28"/>
        </w:rPr>
      </w:pPr>
    </w:p>
    <w:p w14:paraId="406A8FF9" w14:textId="67924BA8" w:rsidR="00543CCA" w:rsidRPr="00C73B99" w:rsidRDefault="008E6AAE" w:rsidP="00C73B99">
      <w:pPr>
        <w:jc w:val="center"/>
        <w:rPr>
          <w:b/>
          <w:bCs/>
          <w:sz w:val="28"/>
          <w:szCs w:val="28"/>
        </w:rPr>
      </w:pPr>
      <w:r w:rsidRPr="00C73B99">
        <w:rPr>
          <w:b/>
          <w:bCs/>
          <w:sz w:val="28"/>
          <w:szCs w:val="28"/>
        </w:rPr>
        <w:t>School of Computer Science and Engineering</w:t>
      </w:r>
    </w:p>
    <w:p w14:paraId="726D6A96" w14:textId="77777777" w:rsidR="00543CCA" w:rsidRPr="00C73B99" w:rsidRDefault="00543CCA" w:rsidP="00C73B99">
      <w:pPr>
        <w:jc w:val="center"/>
        <w:rPr>
          <w:sz w:val="28"/>
          <w:szCs w:val="28"/>
        </w:rPr>
      </w:pPr>
    </w:p>
    <w:p w14:paraId="69C84213" w14:textId="3DF6099B" w:rsidR="00543CCA" w:rsidRPr="00C73B99" w:rsidRDefault="00543CCA" w:rsidP="00C73B99">
      <w:pPr>
        <w:jc w:val="center"/>
        <w:rPr>
          <w:sz w:val="28"/>
          <w:szCs w:val="28"/>
        </w:rPr>
      </w:pPr>
      <w:r w:rsidRPr="00C73B99">
        <w:rPr>
          <w:sz w:val="28"/>
          <w:szCs w:val="28"/>
        </w:rPr>
        <w:t>A Final Year Project presented to the Nanyang Technological University</w:t>
      </w:r>
    </w:p>
    <w:p w14:paraId="429BCF6F" w14:textId="22DB4A2A" w:rsidR="00543CCA" w:rsidRPr="00C73B99" w:rsidRDefault="00543CCA" w:rsidP="00C73B99">
      <w:pPr>
        <w:jc w:val="center"/>
        <w:rPr>
          <w:sz w:val="28"/>
          <w:szCs w:val="28"/>
        </w:rPr>
      </w:pPr>
      <w:r w:rsidRPr="00C73B99">
        <w:rPr>
          <w:sz w:val="28"/>
          <w:szCs w:val="28"/>
        </w:rPr>
        <w:t>in partial fulfilment of the requirements for the</w:t>
      </w:r>
    </w:p>
    <w:p w14:paraId="24DEEAB3" w14:textId="5E068ED0" w:rsidR="00543CCA" w:rsidRPr="00C73B99" w:rsidRDefault="00543CCA" w:rsidP="00C73B99">
      <w:pPr>
        <w:jc w:val="center"/>
        <w:rPr>
          <w:sz w:val="28"/>
          <w:szCs w:val="28"/>
        </w:rPr>
      </w:pPr>
      <w:r w:rsidRPr="00C73B99">
        <w:rPr>
          <w:sz w:val="28"/>
          <w:szCs w:val="28"/>
        </w:rPr>
        <w:t>Degree of Bachelor of Engineering</w:t>
      </w:r>
    </w:p>
    <w:p w14:paraId="3503CE41" w14:textId="77777777" w:rsidR="0028539A" w:rsidRPr="00C73B99" w:rsidRDefault="0028539A" w:rsidP="00C73B99">
      <w:pPr>
        <w:jc w:val="center"/>
        <w:rPr>
          <w:sz w:val="28"/>
          <w:szCs w:val="28"/>
        </w:rPr>
      </w:pPr>
    </w:p>
    <w:p w14:paraId="3C357E37" w14:textId="00A8D9A0" w:rsidR="0028539A" w:rsidRPr="00C73B99" w:rsidRDefault="00543CCA" w:rsidP="00C73B99">
      <w:pPr>
        <w:jc w:val="center"/>
        <w:rPr>
          <w:sz w:val="28"/>
          <w:szCs w:val="28"/>
        </w:rPr>
      </w:pPr>
      <w:r w:rsidRPr="00C73B99">
        <w:rPr>
          <w:sz w:val="28"/>
          <w:szCs w:val="28"/>
        </w:rPr>
        <w:t>2021/22</w:t>
      </w:r>
      <w:bookmarkStart w:id="0" w:name="_Toc111992061"/>
    </w:p>
    <w:bookmarkEnd w:id="0" w:displacedByCustomXml="next"/>
    <w:bookmarkStart w:id="1" w:name="_Toc116839411" w:displacedByCustomXml="next"/>
    <w:sdt>
      <w:sdtPr>
        <w:rPr>
          <w:rFonts w:eastAsiaTheme="minorEastAsia"/>
          <w:color w:val="auto"/>
          <w:sz w:val="22"/>
          <w:szCs w:val="22"/>
        </w:rPr>
        <w:id w:val="56518499"/>
        <w:docPartObj>
          <w:docPartGallery w:val="Table of Contents"/>
          <w:docPartUnique/>
        </w:docPartObj>
      </w:sdtPr>
      <w:sdtEndPr>
        <w:rPr>
          <w:noProof/>
          <w:sz w:val="20"/>
          <w:szCs w:val="20"/>
        </w:rPr>
      </w:sdtEndPr>
      <w:sdtContent>
        <w:p w14:paraId="10B5E025" w14:textId="48C326A9" w:rsidR="008E6AAE" w:rsidRPr="00AE1157" w:rsidRDefault="008E6AAE" w:rsidP="00626961">
          <w:pPr>
            <w:pStyle w:val="Heading1"/>
            <w:numPr>
              <w:ilvl w:val="0"/>
              <w:numId w:val="0"/>
            </w:numPr>
            <w:ind w:left="360" w:hanging="360"/>
          </w:pPr>
          <w:r w:rsidRPr="00AE1157">
            <w:t>Contents</w:t>
          </w:r>
          <w:bookmarkEnd w:id="1"/>
        </w:p>
        <w:p w14:paraId="7B41889C" w14:textId="3B246914" w:rsidR="007E6FD2" w:rsidRDefault="00FB4FA3">
          <w:pPr>
            <w:pStyle w:val="TOC1"/>
            <w:tabs>
              <w:tab w:val="right" w:leader="dot" w:pos="9016"/>
            </w:tabs>
            <w:rPr>
              <w:rFonts w:asciiTheme="minorHAnsi" w:hAnsiTheme="minorHAnsi" w:cstheme="minorBidi"/>
              <w:noProof/>
            </w:rPr>
          </w:pPr>
          <w:r w:rsidRPr="007E6FD2">
            <w:rPr>
              <w:sz w:val="20"/>
              <w:szCs w:val="20"/>
            </w:rPr>
            <w:fldChar w:fldCharType="begin"/>
          </w:r>
          <w:r w:rsidRPr="007E6FD2">
            <w:rPr>
              <w:sz w:val="20"/>
              <w:szCs w:val="20"/>
            </w:rPr>
            <w:instrText xml:space="preserve"> TOC \o "1-3" \h \z \u </w:instrText>
          </w:r>
          <w:r w:rsidRPr="007E6FD2">
            <w:rPr>
              <w:sz w:val="20"/>
              <w:szCs w:val="20"/>
            </w:rPr>
            <w:fldChar w:fldCharType="separate"/>
          </w:r>
          <w:hyperlink w:anchor="_Toc116839411" w:history="1">
            <w:r w:rsidR="007E6FD2" w:rsidRPr="00F9471E">
              <w:rPr>
                <w:rStyle w:val="Hyperlink"/>
                <w:noProof/>
              </w:rPr>
              <w:t>Contents</w:t>
            </w:r>
            <w:r w:rsidR="007E6FD2">
              <w:rPr>
                <w:noProof/>
                <w:webHidden/>
              </w:rPr>
              <w:tab/>
            </w:r>
            <w:r w:rsidR="007E6FD2">
              <w:rPr>
                <w:noProof/>
                <w:webHidden/>
              </w:rPr>
              <w:fldChar w:fldCharType="begin"/>
            </w:r>
            <w:r w:rsidR="007E6FD2">
              <w:rPr>
                <w:noProof/>
                <w:webHidden/>
              </w:rPr>
              <w:instrText xml:space="preserve"> PAGEREF _Toc116839411 \h </w:instrText>
            </w:r>
            <w:r w:rsidR="007E6FD2">
              <w:rPr>
                <w:noProof/>
                <w:webHidden/>
              </w:rPr>
            </w:r>
            <w:r w:rsidR="007E6FD2">
              <w:rPr>
                <w:noProof/>
                <w:webHidden/>
              </w:rPr>
              <w:fldChar w:fldCharType="separate"/>
            </w:r>
            <w:r w:rsidR="00A77005">
              <w:rPr>
                <w:noProof/>
                <w:webHidden/>
              </w:rPr>
              <w:t>1</w:t>
            </w:r>
            <w:r w:rsidR="007E6FD2">
              <w:rPr>
                <w:noProof/>
                <w:webHidden/>
              </w:rPr>
              <w:fldChar w:fldCharType="end"/>
            </w:r>
          </w:hyperlink>
        </w:p>
        <w:p w14:paraId="1C22C50E" w14:textId="43ED3C6A" w:rsidR="007E6FD2" w:rsidRDefault="00000000">
          <w:pPr>
            <w:pStyle w:val="TOC1"/>
            <w:tabs>
              <w:tab w:val="right" w:leader="dot" w:pos="9016"/>
            </w:tabs>
            <w:rPr>
              <w:rFonts w:asciiTheme="minorHAnsi" w:hAnsiTheme="minorHAnsi" w:cstheme="minorBidi"/>
              <w:noProof/>
            </w:rPr>
          </w:pPr>
          <w:hyperlink w:anchor="_Toc116839412" w:history="1">
            <w:r w:rsidR="007E6FD2" w:rsidRPr="00F9471E">
              <w:rPr>
                <w:rStyle w:val="Hyperlink"/>
                <w:noProof/>
              </w:rPr>
              <w:t>Table of Figure</w:t>
            </w:r>
            <w:r w:rsidR="007E6FD2">
              <w:rPr>
                <w:noProof/>
                <w:webHidden/>
              </w:rPr>
              <w:tab/>
            </w:r>
            <w:r w:rsidR="007E6FD2">
              <w:rPr>
                <w:noProof/>
                <w:webHidden/>
              </w:rPr>
              <w:fldChar w:fldCharType="begin"/>
            </w:r>
            <w:r w:rsidR="007E6FD2">
              <w:rPr>
                <w:noProof/>
                <w:webHidden/>
              </w:rPr>
              <w:instrText xml:space="preserve"> PAGEREF _Toc116839412 \h </w:instrText>
            </w:r>
            <w:r w:rsidR="007E6FD2">
              <w:rPr>
                <w:noProof/>
                <w:webHidden/>
              </w:rPr>
            </w:r>
            <w:r w:rsidR="007E6FD2">
              <w:rPr>
                <w:noProof/>
                <w:webHidden/>
              </w:rPr>
              <w:fldChar w:fldCharType="separate"/>
            </w:r>
            <w:r w:rsidR="00A77005">
              <w:rPr>
                <w:noProof/>
                <w:webHidden/>
              </w:rPr>
              <w:t>3</w:t>
            </w:r>
            <w:r w:rsidR="007E6FD2">
              <w:rPr>
                <w:noProof/>
                <w:webHidden/>
              </w:rPr>
              <w:fldChar w:fldCharType="end"/>
            </w:r>
          </w:hyperlink>
        </w:p>
        <w:p w14:paraId="7CEE71A4" w14:textId="775E8BDD" w:rsidR="007E6FD2" w:rsidRDefault="00000000">
          <w:pPr>
            <w:pStyle w:val="TOC1"/>
            <w:tabs>
              <w:tab w:val="right" w:leader="dot" w:pos="9016"/>
            </w:tabs>
            <w:rPr>
              <w:rFonts w:asciiTheme="minorHAnsi" w:hAnsiTheme="minorHAnsi" w:cstheme="minorBidi"/>
              <w:noProof/>
            </w:rPr>
          </w:pPr>
          <w:hyperlink w:anchor="_Toc116839413" w:history="1">
            <w:r w:rsidR="007E6FD2" w:rsidRPr="00F9471E">
              <w:rPr>
                <w:rStyle w:val="Hyperlink"/>
                <w:noProof/>
              </w:rPr>
              <w:t>Abstract</w:t>
            </w:r>
            <w:r w:rsidR="007E6FD2">
              <w:rPr>
                <w:noProof/>
                <w:webHidden/>
              </w:rPr>
              <w:tab/>
            </w:r>
            <w:r w:rsidR="007E6FD2">
              <w:rPr>
                <w:noProof/>
                <w:webHidden/>
              </w:rPr>
              <w:fldChar w:fldCharType="begin"/>
            </w:r>
            <w:r w:rsidR="007E6FD2">
              <w:rPr>
                <w:noProof/>
                <w:webHidden/>
              </w:rPr>
              <w:instrText xml:space="preserve"> PAGEREF _Toc116839413 \h </w:instrText>
            </w:r>
            <w:r w:rsidR="007E6FD2">
              <w:rPr>
                <w:noProof/>
                <w:webHidden/>
              </w:rPr>
            </w:r>
            <w:r w:rsidR="007E6FD2">
              <w:rPr>
                <w:noProof/>
                <w:webHidden/>
              </w:rPr>
              <w:fldChar w:fldCharType="separate"/>
            </w:r>
            <w:r w:rsidR="00A77005">
              <w:rPr>
                <w:noProof/>
                <w:webHidden/>
              </w:rPr>
              <w:t>4</w:t>
            </w:r>
            <w:r w:rsidR="007E6FD2">
              <w:rPr>
                <w:noProof/>
                <w:webHidden/>
              </w:rPr>
              <w:fldChar w:fldCharType="end"/>
            </w:r>
          </w:hyperlink>
        </w:p>
        <w:p w14:paraId="628A8C53" w14:textId="0B9F33A6" w:rsidR="007E6FD2" w:rsidRDefault="00000000">
          <w:pPr>
            <w:pStyle w:val="TOC1"/>
            <w:tabs>
              <w:tab w:val="right" w:leader="dot" w:pos="9016"/>
            </w:tabs>
            <w:rPr>
              <w:rFonts w:asciiTheme="minorHAnsi" w:hAnsiTheme="minorHAnsi" w:cstheme="minorBidi"/>
              <w:noProof/>
            </w:rPr>
          </w:pPr>
          <w:hyperlink w:anchor="_Toc116839414" w:history="1">
            <w:r w:rsidR="007E6FD2" w:rsidRPr="00F9471E">
              <w:rPr>
                <w:rStyle w:val="Hyperlink"/>
                <w:noProof/>
              </w:rPr>
              <w:t>Acknowledgment</w:t>
            </w:r>
            <w:r w:rsidR="007E6FD2">
              <w:rPr>
                <w:noProof/>
                <w:webHidden/>
              </w:rPr>
              <w:tab/>
            </w:r>
            <w:r w:rsidR="007E6FD2">
              <w:rPr>
                <w:noProof/>
                <w:webHidden/>
              </w:rPr>
              <w:fldChar w:fldCharType="begin"/>
            </w:r>
            <w:r w:rsidR="007E6FD2">
              <w:rPr>
                <w:noProof/>
                <w:webHidden/>
              </w:rPr>
              <w:instrText xml:space="preserve"> PAGEREF _Toc116839414 \h </w:instrText>
            </w:r>
            <w:r w:rsidR="007E6FD2">
              <w:rPr>
                <w:noProof/>
                <w:webHidden/>
              </w:rPr>
            </w:r>
            <w:r w:rsidR="007E6FD2">
              <w:rPr>
                <w:noProof/>
                <w:webHidden/>
              </w:rPr>
              <w:fldChar w:fldCharType="separate"/>
            </w:r>
            <w:r w:rsidR="00A77005">
              <w:rPr>
                <w:noProof/>
                <w:webHidden/>
              </w:rPr>
              <w:t>5</w:t>
            </w:r>
            <w:r w:rsidR="007E6FD2">
              <w:rPr>
                <w:noProof/>
                <w:webHidden/>
              </w:rPr>
              <w:fldChar w:fldCharType="end"/>
            </w:r>
          </w:hyperlink>
        </w:p>
        <w:p w14:paraId="78362DC8" w14:textId="3F57FE34" w:rsidR="007E6FD2" w:rsidRDefault="00000000">
          <w:pPr>
            <w:pStyle w:val="TOC1"/>
            <w:tabs>
              <w:tab w:val="left" w:pos="440"/>
              <w:tab w:val="right" w:leader="dot" w:pos="9016"/>
            </w:tabs>
            <w:rPr>
              <w:rFonts w:asciiTheme="minorHAnsi" w:hAnsiTheme="minorHAnsi" w:cstheme="minorBidi"/>
              <w:noProof/>
            </w:rPr>
          </w:pPr>
          <w:hyperlink w:anchor="_Toc116839415" w:history="1">
            <w:r w:rsidR="007E6FD2" w:rsidRPr="00F9471E">
              <w:rPr>
                <w:rStyle w:val="Hyperlink"/>
                <w:noProof/>
              </w:rPr>
              <w:t>1.</w:t>
            </w:r>
            <w:r w:rsidR="007E6FD2">
              <w:rPr>
                <w:rFonts w:asciiTheme="minorHAnsi" w:hAnsiTheme="minorHAnsi" w:cstheme="minorBidi"/>
                <w:noProof/>
              </w:rPr>
              <w:tab/>
            </w:r>
            <w:r w:rsidR="007E6FD2" w:rsidRPr="00F9471E">
              <w:rPr>
                <w:rStyle w:val="Hyperlink"/>
                <w:noProof/>
              </w:rPr>
              <w:t>Introduction</w:t>
            </w:r>
            <w:r w:rsidR="007E6FD2">
              <w:rPr>
                <w:noProof/>
                <w:webHidden/>
              </w:rPr>
              <w:tab/>
            </w:r>
            <w:r w:rsidR="007E6FD2">
              <w:rPr>
                <w:noProof/>
                <w:webHidden/>
              </w:rPr>
              <w:fldChar w:fldCharType="begin"/>
            </w:r>
            <w:r w:rsidR="007E6FD2">
              <w:rPr>
                <w:noProof/>
                <w:webHidden/>
              </w:rPr>
              <w:instrText xml:space="preserve"> PAGEREF _Toc116839415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5187457F" w14:textId="365D9C74"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16" w:history="1">
            <w:r w:rsidR="007E6FD2" w:rsidRPr="00F9471E">
              <w:rPr>
                <w:rStyle w:val="Hyperlink"/>
                <w:noProof/>
              </w:rPr>
              <w:t>1.1</w:t>
            </w:r>
            <w:r w:rsidR="007E6FD2">
              <w:rPr>
                <w:rFonts w:asciiTheme="minorHAnsi" w:hAnsiTheme="minorHAnsi" w:cstheme="minorBidi"/>
                <w:noProof/>
                <w:lang w:val="en-SG" w:eastAsia="zh-CN"/>
              </w:rPr>
              <w:tab/>
            </w:r>
            <w:r w:rsidR="007E6FD2" w:rsidRPr="00F9471E">
              <w:rPr>
                <w:rStyle w:val="Hyperlink"/>
                <w:noProof/>
              </w:rPr>
              <w:t>Background</w:t>
            </w:r>
            <w:r w:rsidR="007E6FD2">
              <w:rPr>
                <w:noProof/>
                <w:webHidden/>
              </w:rPr>
              <w:tab/>
            </w:r>
            <w:r w:rsidR="007E6FD2">
              <w:rPr>
                <w:noProof/>
                <w:webHidden/>
              </w:rPr>
              <w:fldChar w:fldCharType="begin"/>
            </w:r>
            <w:r w:rsidR="007E6FD2">
              <w:rPr>
                <w:noProof/>
                <w:webHidden/>
              </w:rPr>
              <w:instrText xml:space="preserve"> PAGEREF _Toc116839416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4D81EC15" w14:textId="1DE104CB" w:rsidR="007E6FD2" w:rsidRDefault="00000000">
          <w:pPr>
            <w:pStyle w:val="TOC3"/>
            <w:tabs>
              <w:tab w:val="left" w:pos="1320"/>
              <w:tab w:val="right" w:leader="dot" w:pos="9016"/>
            </w:tabs>
            <w:rPr>
              <w:rFonts w:asciiTheme="minorHAnsi" w:hAnsiTheme="minorHAnsi" w:cstheme="minorBidi"/>
              <w:noProof/>
              <w:lang w:val="en-SG" w:eastAsia="zh-CN"/>
            </w:rPr>
          </w:pPr>
          <w:hyperlink w:anchor="_Toc116839417" w:history="1">
            <w:r w:rsidR="007E6FD2" w:rsidRPr="00F9471E">
              <w:rPr>
                <w:rStyle w:val="Hyperlink"/>
                <w:noProof/>
              </w:rPr>
              <w:t>1.1.1</w:t>
            </w:r>
            <w:r w:rsidR="007E6FD2">
              <w:rPr>
                <w:rFonts w:asciiTheme="minorHAnsi" w:hAnsiTheme="minorHAnsi" w:cstheme="minorBidi"/>
                <w:noProof/>
                <w:lang w:val="en-SG" w:eastAsia="zh-CN"/>
              </w:rPr>
              <w:tab/>
            </w:r>
            <w:r w:rsidR="007E6FD2" w:rsidRPr="00F9471E">
              <w:rPr>
                <w:rStyle w:val="Hyperlink"/>
                <w:noProof/>
              </w:rPr>
              <w:t>Theremin</w:t>
            </w:r>
            <w:r w:rsidR="007E6FD2">
              <w:rPr>
                <w:noProof/>
                <w:webHidden/>
              </w:rPr>
              <w:tab/>
            </w:r>
            <w:r w:rsidR="007E6FD2">
              <w:rPr>
                <w:noProof/>
                <w:webHidden/>
              </w:rPr>
              <w:fldChar w:fldCharType="begin"/>
            </w:r>
            <w:r w:rsidR="007E6FD2">
              <w:rPr>
                <w:noProof/>
                <w:webHidden/>
              </w:rPr>
              <w:instrText xml:space="preserve"> PAGEREF _Toc116839417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0C4ABE65" w14:textId="75B9D82E" w:rsidR="007E6FD2" w:rsidRDefault="00000000">
          <w:pPr>
            <w:pStyle w:val="TOC3"/>
            <w:tabs>
              <w:tab w:val="left" w:pos="1320"/>
              <w:tab w:val="right" w:leader="dot" w:pos="9016"/>
            </w:tabs>
            <w:rPr>
              <w:rFonts w:asciiTheme="minorHAnsi" w:hAnsiTheme="minorHAnsi" w:cstheme="minorBidi"/>
              <w:noProof/>
              <w:lang w:val="en-SG" w:eastAsia="zh-CN"/>
            </w:rPr>
          </w:pPr>
          <w:hyperlink w:anchor="_Toc116839418" w:history="1">
            <w:r w:rsidR="007E6FD2" w:rsidRPr="00F9471E">
              <w:rPr>
                <w:rStyle w:val="Hyperlink"/>
                <w:noProof/>
              </w:rPr>
              <w:t>1.1.2</w:t>
            </w:r>
            <w:r w:rsidR="007E6FD2">
              <w:rPr>
                <w:rFonts w:asciiTheme="minorHAnsi" w:hAnsiTheme="minorHAnsi" w:cstheme="minorBidi"/>
                <w:noProof/>
                <w:lang w:val="en-SG" w:eastAsia="zh-CN"/>
              </w:rPr>
              <w:tab/>
            </w:r>
            <w:r w:rsidR="007E6FD2" w:rsidRPr="00F9471E">
              <w:rPr>
                <w:rStyle w:val="Hyperlink"/>
                <w:noProof/>
              </w:rPr>
              <w:t>Leap Motion</w:t>
            </w:r>
            <w:r w:rsidR="007E6FD2">
              <w:rPr>
                <w:noProof/>
                <w:webHidden/>
              </w:rPr>
              <w:tab/>
            </w:r>
            <w:r w:rsidR="007E6FD2">
              <w:rPr>
                <w:noProof/>
                <w:webHidden/>
              </w:rPr>
              <w:fldChar w:fldCharType="begin"/>
            </w:r>
            <w:r w:rsidR="007E6FD2">
              <w:rPr>
                <w:noProof/>
                <w:webHidden/>
              </w:rPr>
              <w:instrText xml:space="preserve"> PAGEREF _Toc116839418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2A76D739" w14:textId="31454783"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19" w:history="1">
            <w:r w:rsidR="007E6FD2" w:rsidRPr="00F9471E">
              <w:rPr>
                <w:rStyle w:val="Hyperlink"/>
                <w:noProof/>
              </w:rPr>
              <w:t>1.2</w:t>
            </w:r>
            <w:r w:rsidR="007E6FD2">
              <w:rPr>
                <w:rFonts w:asciiTheme="minorHAnsi" w:hAnsiTheme="minorHAnsi" w:cstheme="minorBidi"/>
                <w:noProof/>
                <w:lang w:val="en-SG" w:eastAsia="zh-CN"/>
              </w:rPr>
              <w:tab/>
            </w:r>
            <w:r w:rsidR="007E6FD2" w:rsidRPr="00F9471E">
              <w:rPr>
                <w:rStyle w:val="Hyperlink"/>
                <w:noProof/>
              </w:rPr>
              <w:t>Problem</w:t>
            </w:r>
            <w:r w:rsidR="007E6FD2">
              <w:rPr>
                <w:noProof/>
                <w:webHidden/>
              </w:rPr>
              <w:tab/>
            </w:r>
            <w:r w:rsidR="007E6FD2">
              <w:rPr>
                <w:noProof/>
                <w:webHidden/>
              </w:rPr>
              <w:fldChar w:fldCharType="begin"/>
            </w:r>
            <w:r w:rsidR="007E6FD2">
              <w:rPr>
                <w:noProof/>
                <w:webHidden/>
              </w:rPr>
              <w:instrText xml:space="preserve"> PAGEREF _Toc116839419 \h </w:instrText>
            </w:r>
            <w:r w:rsidR="007E6FD2">
              <w:rPr>
                <w:noProof/>
                <w:webHidden/>
              </w:rPr>
            </w:r>
            <w:r w:rsidR="007E6FD2">
              <w:rPr>
                <w:noProof/>
                <w:webHidden/>
              </w:rPr>
              <w:fldChar w:fldCharType="separate"/>
            </w:r>
            <w:r w:rsidR="00A77005">
              <w:rPr>
                <w:noProof/>
                <w:webHidden/>
              </w:rPr>
              <w:t>7</w:t>
            </w:r>
            <w:r w:rsidR="007E6FD2">
              <w:rPr>
                <w:noProof/>
                <w:webHidden/>
              </w:rPr>
              <w:fldChar w:fldCharType="end"/>
            </w:r>
          </w:hyperlink>
        </w:p>
        <w:p w14:paraId="2C2B77D4" w14:textId="16E1B14A" w:rsidR="007E6FD2" w:rsidRDefault="00000000">
          <w:pPr>
            <w:pStyle w:val="TOC1"/>
            <w:tabs>
              <w:tab w:val="left" w:pos="440"/>
              <w:tab w:val="right" w:leader="dot" w:pos="9016"/>
            </w:tabs>
            <w:rPr>
              <w:rFonts w:asciiTheme="minorHAnsi" w:hAnsiTheme="minorHAnsi" w:cstheme="minorBidi"/>
              <w:noProof/>
            </w:rPr>
          </w:pPr>
          <w:hyperlink w:anchor="_Toc116839420" w:history="1">
            <w:r w:rsidR="007E6FD2" w:rsidRPr="00F9471E">
              <w:rPr>
                <w:rStyle w:val="Hyperlink"/>
                <w:noProof/>
              </w:rPr>
              <w:t>2.</w:t>
            </w:r>
            <w:r w:rsidR="007E6FD2">
              <w:rPr>
                <w:rFonts w:asciiTheme="minorHAnsi" w:hAnsiTheme="minorHAnsi" w:cstheme="minorBidi"/>
                <w:noProof/>
              </w:rPr>
              <w:tab/>
            </w:r>
            <w:r w:rsidR="007E6FD2" w:rsidRPr="00F9471E">
              <w:rPr>
                <w:rStyle w:val="Hyperlink"/>
                <w:noProof/>
              </w:rPr>
              <w:t>Existing Approach (Literature Review)</w:t>
            </w:r>
            <w:r w:rsidR="007E6FD2">
              <w:rPr>
                <w:noProof/>
                <w:webHidden/>
              </w:rPr>
              <w:tab/>
            </w:r>
            <w:r w:rsidR="007E6FD2">
              <w:rPr>
                <w:noProof/>
                <w:webHidden/>
              </w:rPr>
              <w:fldChar w:fldCharType="begin"/>
            </w:r>
            <w:r w:rsidR="007E6FD2">
              <w:rPr>
                <w:noProof/>
                <w:webHidden/>
              </w:rPr>
              <w:instrText xml:space="preserve"> PAGEREF _Toc116839420 \h </w:instrText>
            </w:r>
            <w:r w:rsidR="007E6FD2">
              <w:rPr>
                <w:noProof/>
                <w:webHidden/>
              </w:rPr>
            </w:r>
            <w:r w:rsidR="007E6FD2">
              <w:rPr>
                <w:noProof/>
                <w:webHidden/>
              </w:rPr>
              <w:fldChar w:fldCharType="separate"/>
            </w:r>
            <w:r w:rsidR="00A77005">
              <w:rPr>
                <w:noProof/>
                <w:webHidden/>
              </w:rPr>
              <w:t>8</w:t>
            </w:r>
            <w:r w:rsidR="007E6FD2">
              <w:rPr>
                <w:noProof/>
                <w:webHidden/>
              </w:rPr>
              <w:fldChar w:fldCharType="end"/>
            </w:r>
          </w:hyperlink>
        </w:p>
        <w:p w14:paraId="1AA0DCDB" w14:textId="22E09BF9" w:rsidR="007E6FD2" w:rsidRDefault="00000000">
          <w:pPr>
            <w:pStyle w:val="TOC1"/>
            <w:tabs>
              <w:tab w:val="left" w:pos="440"/>
              <w:tab w:val="right" w:leader="dot" w:pos="9016"/>
            </w:tabs>
            <w:rPr>
              <w:rFonts w:asciiTheme="minorHAnsi" w:hAnsiTheme="minorHAnsi" w:cstheme="minorBidi"/>
              <w:noProof/>
            </w:rPr>
          </w:pPr>
          <w:hyperlink w:anchor="_Toc116839421" w:history="1">
            <w:r w:rsidR="007E6FD2" w:rsidRPr="00F9471E">
              <w:rPr>
                <w:rStyle w:val="Hyperlink"/>
                <w:noProof/>
              </w:rPr>
              <w:t>3.</w:t>
            </w:r>
            <w:r w:rsidR="007E6FD2">
              <w:rPr>
                <w:rFonts w:asciiTheme="minorHAnsi" w:hAnsiTheme="minorHAnsi" w:cstheme="minorBidi"/>
                <w:noProof/>
              </w:rPr>
              <w:tab/>
            </w:r>
            <w:r w:rsidR="007E6FD2" w:rsidRPr="00F9471E">
              <w:rPr>
                <w:rStyle w:val="Hyperlink"/>
                <w:noProof/>
              </w:rPr>
              <w:t>Research Hypothesis</w:t>
            </w:r>
            <w:r w:rsidR="007E6FD2">
              <w:rPr>
                <w:noProof/>
                <w:webHidden/>
              </w:rPr>
              <w:tab/>
            </w:r>
            <w:r w:rsidR="007E6FD2">
              <w:rPr>
                <w:noProof/>
                <w:webHidden/>
              </w:rPr>
              <w:fldChar w:fldCharType="begin"/>
            </w:r>
            <w:r w:rsidR="007E6FD2">
              <w:rPr>
                <w:noProof/>
                <w:webHidden/>
              </w:rPr>
              <w:instrText xml:space="preserve"> PAGEREF _Toc116839421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2845730F" w14:textId="443FD95B"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22" w:history="1">
            <w:r w:rsidR="007E6FD2" w:rsidRPr="00F9471E">
              <w:rPr>
                <w:rStyle w:val="Hyperlink"/>
                <w:noProof/>
              </w:rPr>
              <w:t>3.1</w:t>
            </w:r>
            <w:r w:rsidR="007E6FD2">
              <w:rPr>
                <w:rFonts w:asciiTheme="minorHAnsi" w:hAnsiTheme="minorHAnsi" w:cstheme="minorBidi"/>
                <w:noProof/>
                <w:lang w:val="en-SG" w:eastAsia="zh-CN"/>
              </w:rPr>
              <w:tab/>
            </w:r>
            <w:r w:rsidR="007E6FD2" w:rsidRPr="00F9471E">
              <w:rPr>
                <w:rStyle w:val="Hyperlink"/>
                <w:noProof/>
              </w:rPr>
              <w:t>Purpose</w:t>
            </w:r>
            <w:r w:rsidR="007E6FD2">
              <w:rPr>
                <w:noProof/>
                <w:webHidden/>
              </w:rPr>
              <w:tab/>
            </w:r>
            <w:r w:rsidR="007E6FD2">
              <w:rPr>
                <w:noProof/>
                <w:webHidden/>
              </w:rPr>
              <w:fldChar w:fldCharType="begin"/>
            </w:r>
            <w:r w:rsidR="007E6FD2">
              <w:rPr>
                <w:noProof/>
                <w:webHidden/>
              </w:rPr>
              <w:instrText xml:space="preserve"> PAGEREF _Toc116839422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0B5BD474" w14:textId="0310F048" w:rsidR="007E6FD2" w:rsidRDefault="00000000">
          <w:pPr>
            <w:pStyle w:val="TOC2"/>
            <w:tabs>
              <w:tab w:val="right" w:leader="dot" w:pos="9016"/>
            </w:tabs>
            <w:rPr>
              <w:rFonts w:asciiTheme="minorHAnsi" w:hAnsiTheme="minorHAnsi" w:cstheme="minorBidi"/>
              <w:noProof/>
              <w:lang w:val="en-SG" w:eastAsia="zh-CN"/>
            </w:rPr>
          </w:pPr>
          <w:hyperlink w:anchor="_Toc116839423" w:history="1">
            <w:r w:rsidR="007E6FD2" w:rsidRPr="00F9471E">
              <w:rPr>
                <w:rStyle w:val="Hyperlink"/>
                <w:noProof/>
              </w:rPr>
              <w:t>The purpose of this project is to explore how well Unity Software can simulate playing the Theremin and to create a performance workbench exhibiting the best velocity achievable without any audio flaws. Then, we investigate if CSound can be utilized to enhance the sound quality and variety at an expense of latency.</w:t>
            </w:r>
            <w:r w:rsidR="007E6FD2">
              <w:rPr>
                <w:noProof/>
                <w:webHidden/>
              </w:rPr>
              <w:tab/>
            </w:r>
            <w:r w:rsidR="007E6FD2">
              <w:rPr>
                <w:noProof/>
                <w:webHidden/>
              </w:rPr>
              <w:fldChar w:fldCharType="begin"/>
            </w:r>
            <w:r w:rsidR="007E6FD2">
              <w:rPr>
                <w:noProof/>
                <w:webHidden/>
              </w:rPr>
              <w:instrText xml:space="preserve"> PAGEREF _Toc116839423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5CF21CFD" w14:textId="68FCEE6B" w:rsidR="007E6FD2" w:rsidRDefault="00000000">
          <w:pPr>
            <w:pStyle w:val="TOC2"/>
            <w:tabs>
              <w:tab w:val="right" w:leader="dot" w:pos="9016"/>
            </w:tabs>
            <w:rPr>
              <w:rFonts w:asciiTheme="minorHAnsi" w:hAnsiTheme="minorHAnsi" w:cstheme="minorBidi"/>
              <w:noProof/>
              <w:lang w:val="en-SG" w:eastAsia="zh-CN"/>
            </w:rPr>
          </w:pPr>
          <w:hyperlink w:anchor="_Toc116839424" w:history="1">
            <w:r w:rsidR="007E6FD2" w:rsidRPr="00F9471E">
              <w:rPr>
                <w:rStyle w:val="Hyperlink"/>
                <w:noProof/>
              </w:rPr>
              <w:t>3.2 Scope</w:t>
            </w:r>
            <w:r w:rsidR="007E6FD2">
              <w:rPr>
                <w:noProof/>
                <w:webHidden/>
              </w:rPr>
              <w:tab/>
            </w:r>
            <w:r w:rsidR="007E6FD2">
              <w:rPr>
                <w:noProof/>
                <w:webHidden/>
              </w:rPr>
              <w:fldChar w:fldCharType="begin"/>
            </w:r>
            <w:r w:rsidR="007E6FD2">
              <w:rPr>
                <w:noProof/>
                <w:webHidden/>
              </w:rPr>
              <w:instrText xml:space="preserve"> PAGEREF _Toc116839424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4F4EEE40" w14:textId="004D2CEF" w:rsidR="007E6FD2" w:rsidRDefault="00000000">
          <w:pPr>
            <w:pStyle w:val="TOC1"/>
            <w:tabs>
              <w:tab w:val="left" w:pos="440"/>
              <w:tab w:val="right" w:leader="dot" w:pos="9016"/>
            </w:tabs>
            <w:rPr>
              <w:rFonts w:asciiTheme="minorHAnsi" w:hAnsiTheme="minorHAnsi" w:cstheme="minorBidi"/>
              <w:noProof/>
            </w:rPr>
          </w:pPr>
          <w:hyperlink w:anchor="_Toc116839425" w:history="1">
            <w:r w:rsidR="007E6FD2" w:rsidRPr="00F9471E">
              <w:rPr>
                <w:rStyle w:val="Hyperlink"/>
                <w:noProof/>
              </w:rPr>
              <w:t>4.</w:t>
            </w:r>
            <w:r w:rsidR="007E6FD2">
              <w:rPr>
                <w:rFonts w:asciiTheme="minorHAnsi" w:hAnsiTheme="minorHAnsi" w:cstheme="minorBidi"/>
                <w:noProof/>
              </w:rPr>
              <w:tab/>
            </w:r>
            <w:r w:rsidR="007E6FD2" w:rsidRPr="00F9471E">
              <w:rPr>
                <w:rStyle w:val="Hyperlink"/>
                <w:noProof/>
              </w:rPr>
              <w:t>Research and development plan</w:t>
            </w:r>
            <w:r w:rsidR="007E6FD2">
              <w:rPr>
                <w:noProof/>
                <w:webHidden/>
              </w:rPr>
              <w:tab/>
            </w:r>
            <w:r w:rsidR="007E6FD2">
              <w:rPr>
                <w:noProof/>
                <w:webHidden/>
              </w:rPr>
              <w:fldChar w:fldCharType="begin"/>
            </w:r>
            <w:r w:rsidR="007E6FD2">
              <w:rPr>
                <w:noProof/>
                <w:webHidden/>
              </w:rPr>
              <w:instrText xml:space="preserve"> PAGEREF _Toc116839425 \h </w:instrText>
            </w:r>
            <w:r w:rsidR="007E6FD2">
              <w:rPr>
                <w:noProof/>
                <w:webHidden/>
              </w:rPr>
            </w:r>
            <w:r w:rsidR="007E6FD2">
              <w:rPr>
                <w:noProof/>
                <w:webHidden/>
              </w:rPr>
              <w:fldChar w:fldCharType="separate"/>
            </w:r>
            <w:r w:rsidR="00A77005">
              <w:rPr>
                <w:noProof/>
                <w:webHidden/>
              </w:rPr>
              <w:t>10</w:t>
            </w:r>
            <w:r w:rsidR="007E6FD2">
              <w:rPr>
                <w:noProof/>
                <w:webHidden/>
              </w:rPr>
              <w:fldChar w:fldCharType="end"/>
            </w:r>
          </w:hyperlink>
        </w:p>
        <w:p w14:paraId="2216ED03" w14:textId="363C1FFD" w:rsidR="007E6FD2" w:rsidRDefault="00000000">
          <w:pPr>
            <w:pStyle w:val="TOC2"/>
            <w:tabs>
              <w:tab w:val="right" w:leader="dot" w:pos="9016"/>
            </w:tabs>
            <w:rPr>
              <w:rFonts w:asciiTheme="minorHAnsi" w:hAnsiTheme="minorHAnsi" w:cstheme="minorBidi"/>
              <w:noProof/>
              <w:lang w:val="en-SG" w:eastAsia="zh-CN"/>
            </w:rPr>
          </w:pPr>
          <w:hyperlink w:anchor="_Toc116839426" w:history="1">
            <w:r w:rsidR="007E6FD2" w:rsidRPr="00F9471E">
              <w:rPr>
                <w:rStyle w:val="Hyperlink"/>
                <w:noProof/>
              </w:rPr>
              <w:t>4.1 Gemini</w:t>
            </w:r>
            <w:r w:rsidR="007E6FD2">
              <w:rPr>
                <w:noProof/>
                <w:webHidden/>
              </w:rPr>
              <w:tab/>
            </w:r>
            <w:r w:rsidR="007E6FD2">
              <w:rPr>
                <w:noProof/>
                <w:webHidden/>
              </w:rPr>
              <w:fldChar w:fldCharType="begin"/>
            </w:r>
            <w:r w:rsidR="007E6FD2">
              <w:rPr>
                <w:noProof/>
                <w:webHidden/>
              </w:rPr>
              <w:instrText xml:space="preserve"> PAGEREF _Toc116839426 \h </w:instrText>
            </w:r>
            <w:r w:rsidR="007E6FD2">
              <w:rPr>
                <w:noProof/>
                <w:webHidden/>
              </w:rPr>
            </w:r>
            <w:r w:rsidR="007E6FD2">
              <w:rPr>
                <w:noProof/>
                <w:webHidden/>
              </w:rPr>
              <w:fldChar w:fldCharType="separate"/>
            </w:r>
            <w:r w:rsidR="00A77005">
              <w:rPr>
                <w:noProof/>
                <w:webHidden/>
              </w:rPr>
              <w:t>10</w:t>
            </w:r>
            <w:r w:rsidR="007E6FD2">
              <w:rPr>
                <w:noProof/>
                <w:webHidden/>
              </w:rPr>
              <w:fldChar w:fldCharType="end"/>
            </w:r>
          </w:hyperlink>
        </w:p>
        <w:p w14:paraId="648F44CF" w14:textId="1C0BC34C" w:rsidR="007E6FD2" w:rsidRDefault="00000000">
          <w:pPr>
            <w:pStyle w:val="TOC2"/>
            <w:tabs>
              <w:tab w:val="right" w:leader="dot" w:pos="9016"/>
            </w:tabs>
            <w:rPr>
              <w:rFonts w:asciiTheme="minorHAnsi" w:hAnsiTheme="minorHAnsi" w:cstheme="minorBidi"/>
              <w:noProof/>
              <w:lang w:val="en-SG" w:eastAsia="zh-CN"/>
            </w:rPr>
          </w:pPr>
          <w:hyperlink w:anchor="_Toc116839427" w:history="1">
            <w:r w:rsidR="007E6FD2" w:rsidRPr="00F9471E">
              <w:rPr>
                <w:rStyle w:val="Hyperlink"/>
                <w:noProof/>
              </w:rPr>
              <w:t>4.2 Unity</w:t>
            </w:r>
            <w:r w:rsidR="007E6FD2">
              <w:rPr>
                <w:noProof/>
                <w:webHidden/>
              </w:rPr>
              <w:tab/>
            </w:r>
            <w:r w:rsidR="007E6FD2">
              <w:rPr>
                <w:noProof/>
                <w:webHidden/>
              </w:rPr>
              <w:fldChar w:fldCharType="begin"/>
            </w:r>
            <w:r w:rsidR="007E6FD2">
              <w:rPr>
                <w:noProof/>
                <w:webHidden/>
              </w:rPr>
              <w:instrText xml:space="preserve"> PAGEREF _Toc116839427 \h </w:instrText>
            </w:r>
            <w:r w:rsidR="007E6FD2">
              <w:rPr>
                <w:noProof/>
                <w:webHidden/>
              </w:rPr>
            </w:r>
            <w:r w:rsidR="007E6FD2">
              <w:rPr>
                <w:noProof/>
                <w:webHidden/>
              </w:rPr>
              <w:fldChar w:fldCharType="separate"/>
            </w:r>
            <w:r w:rsidR="00A77005">
              <w:rPr>
                <w:noProof/>
                <w:webHidden/>
              </w:rPr>
              <w:t>10</w:t>
            </w:r>
            <w:r w:rsidR="007E6FD2">
              <w:rPr>
                <w:noProof/>
                <w:webHidden/>
              </w:rPr>
              <w:fldChar w:fldCharType="end"/>
            </w:r>
          </w:hyperlink>
        </w:p>
        <w:p w14:paraId="674FA64B" w14:textId="3C0AFE83" w:rsidR="007E6FD2" w:rsidRDefault="00000000">
          <w:pPr>
            <w:pStyle w:val="TOC3"/>
            <w:tabs>
              <w:tab w:val="right" w:leader="dot" w:pos="9016"/>
            </w:tabs>
            <w:rPr>
              <w:rFonts w:asciiTheme="minorHAnsi" w:hAnsiTheme="minorHAnsi" w:cstheme="minorBidi"/>
              <w:noProof/>
              <w:lang w:val="en-SG" w:eastAsia="zh-CN"/>
            </w:rPr>
          </w:pPr>
          <w:hyperlink w:anchor="_Toc116839428" w:history="1">
            <w:r w:rsidR="007E6FD2" w:rsidRPr="00F9471E">
              <w:rPr>
                <w:rStyle w:val="Hyperlink"/>
                <w:noProof/>
              </w:rPr>
              <w:t>4.2.1 Unity’s Audio Function</w:t>
            </w:r>
            <w:r w:rsidR="007E6FD2">
              <w:rPr>
                <w:noProof/>
                <w:webHidden/>
              </w:rPr>
              <w:tab/>
            </w:r>
            <w:r w:rsidR="007E6FD2">
              <w:rPr>
                <w:noProof/>
                <w:webHidden/>
              </w:rPr>
              <w:fldChar w:fldCharType="begin"/>
            </w:r>
            <w:r w:rsidR="007E6FD2">
              <w:rPr>
                <w:noProof/>
                <w:webHidden/>
              </w:rPr>
              <w:instrText xml:space="preserve"> PAGEREF _Toc116839428 \h </w:instrText>
            </w:r>
            <w:r w:rsidR="007E6FD2">
              <w:rPr>
                <w:noProof/>
                <w:webHidden/>
              </w:rPr>
            </w:r>
            <w:r w:rsidR="007E6FD2">
              <w:rPr>
                <w:noProof/>
                <w:webHidden/>
              </w:rPr>
              <w:fldChar w:fldCharType="separate"/>
            </w:r>
            <w:r w:rsidR="00A77005">
              <w:rPr>
                <w:noProof/>
                <w:webHidden/>
              </w:rPr>
              <w:t>11</w:t>
            </w:r>
            <w:r w:rsidR="007E6FD2">
              <w:rPr>
                <w:noProof/>
                <w:webHidden/>
              </w:rPr>
              <w:fldChar w:fldCharType="end"/>
            </w:r>
          </w:hyperlink>
        </w:p>
        <w:p w14:paraId="75AB7711" w14:textId="0B64D55F" w:rsidR="007E6FD2" w:rsidRDefault="00000000">
          <w:pPr>
            <w:pStyle w:val="TOC2"/>
            <w:tabs>
              <w:tab w:val="right" w:leader="dot" w:pos="9016"/>
            </w:tabs>
            <w:rPr>
              <w:rFonts w:asciiTheme="minorHAnsi" w:hAnsiTheme="minorHAnsi" w:cstheme="minorBidi"/>
              <w:noProof/>
              <w:lang w:val="en-SG" w:eastAsia="zh-CN"/>
            </w:rPr>
          </w:pPr>
          <w:hyperlink w:anchor="_Toc116839429" w:history="1">
            <w:r w:rsidR="007E6FD2" w:rsidRPr="00F9471E">
              <w:rPr>
                <w:rStyle w:val="Hyperlink"/>
                <w:noProof/>
              </w:rPr>
              <w:t>4.3 Csound Unity</w:t>
            </w:r>
            <w:r w:rsidR="007E6FD2">
              <w:rPr>
                <w:noProof/>
                <w:webHidden/>
              </w:rPr>
              <w:tab/>
            </w:r>
            <w:r w:rsidR="007E6FD2">
              <w:rPr>
                <w:noProof/>
                <w:webHidden/>
              </w:rPr>
              <w:fldChar w:fldCharType="begin"/>
            </w:r>
            <w:r w:rsidR="007E6FD2">
              <w:rPr>
                <w:noProof/>
                <w:webHidden/>
              </w:rPr>
              <w:instrText xml:space="preserve"> PAGEREF _Toc116839429 \h </w:instrText>
            </w:r>
            <w:r w:rsidR="007E6FD2">
              <w:rPr>
                <w:noProof/>
                <w:webHidden/>
              </w:rPr>
            </w:r>
            <w:r w:rsidR="007E6FD2">
              <w:rPr>
                <w:noProof/>
                <w:webHidden/>
              </w:rPr>
              <w:fldChar w:fldCharType="separate"/>
            </w:r>
            <w:r w:rsidR="00A77005">
              <w:rPr>
                <w:noProof/>
                <w:webHidden/>
              </w:rPr>
              <w:t>12</w:t>
            </w:r>
            <w:r w:rsidR="007E6FD2">
              <w:rPr>
                <w:noProof/>
                <w:webHidden/>
              </w:rPr>
              <w:fldChar w:fldCharType="end"/>
            </w:r>
          </w:hyperlink>
        </w:p>
        <w:p w14:paraId="4E03AFA0" w14:textId="4154F1EB" w:rsidR="007E6FD2" w:rsidRDefault="00000000">
          <w:pPr>
            <w:pStyle w:val="TOC3"/>
            <w:tabs>
              <w:tab w:val="right" w:leader="dot" w:pos="9016"/>
            </w:tabs>
            <w:rPr>
              <w:rFonts w:asciiTheme="minorHAnsi" w:hAnsiTheme="minorHAnsi" w:cstheme="minorBidi"/>
              <w:noProof/>
              <w:lang w:val="en-SG" w:eastAsia="zh-CN"/>
            </w:rPr>
          </w:pPr>
          <w:hyperlink w:anchor="_Toc116839430" w:history="1">
            <w:r w:rsidR="007E6FD2" w:rsidRPr="00F9471E">
              <w:rPr>
                <w:rStyle w:val="Hyperlink"/>
                <w:noProof/>
              </w:rPr>
              <w:t>4.3.1 Csound Syntax</w:t>
            </w:r>
            <w:r w:rsidR="007E6FD2">
              <w:rPr>
                <w:noProof/>
                <w:webHidden/>
              </w:rPr>
              <w:tab/>
            </w:r>
            <w:r w:rsidR="007E6FD2">
              <w:rPr>
                <w:noProof/>
                <w:webHidden/>
              </w:rPr>
              <w:fldChar w:fldCharType="begin"/>
            </w:r>
            <w:r w:rsidR="007E6FD2">
              <w:rPr>
                <w:noProof/>
                <w:webHidden/>
              </w:rPr>
              <w:instrText xml:space="preserve"> PAGEREF _Toc116839430 \h </w:instrText>
            </w:r>
            <w:r w:rsidR="007E6FD2">
              <w:rPr>
                <w:noProof/>
                <w:webHidden/>
              </w:rPr>
            </w:r>
            <w:r w:rsidR="007E6FD2">
              <w:rPr>
                <w:noProof/>
                <w:webHidden/>
              </w:rPr>
              <w:fldChar w:fldCharType="separate"/>
            </w:r>
            <w:r w:rsidR="00A77005">
              <w:rPr>
                <w:noProof/>
                <w:webHidden/>
              </w:rPr>
              <w:t>12</w:t>
            </w:r>
            <w:r w:rsidR="007E6FD2">
              <w:rPr>
                <w:noProof/>
                <w:webHidden/>
              </w:rPr>
              <w:fldChar w:fldCharType="end"/>
            </w:r>
          </w:hyperlink>
        </w:p>
        <w:p w14:paraId="7E756F0E" w14:textId="70221E9A" w:rsidR="007E6FD2" w:rsidRDefault="00000000">
          <w:pPr>
            <w:pStyle w:val="TOC2"/>
            <w:tabs>
              <w:tab w:val="right" w:leader="dot" w:pos="9016"/>
            </w:tabs>
            <w:rPr>
              <w:rFonts w:asciiTheme="minorHAnsi" w:hAnsiTheme="minorHAnsi" w:cstheme="minorBidi"/>
              <w:noProof/>
              <w:lang w:val="en-SG" w:eastAsia="zh-CN"/>
            </w:rPr>
          </w:pPr>
          <w:hyperlink w:anchor="_Toc116839431" w:history="1">
            <w:r w:rsidR="007E6FD2" w:rsidRPr="00F9471E">
              <w:rPr>
                <w:rStyle w:val="Hyperlink"/>
                <w:noProof/>
              </w:rPr>
              <w:t>4.3.2 Implement Csound with Unity</w:t>
            </w:r>
            <w:r w:rsidR="007E6FD2">
              <w:rPr>
                <w:noProof/>
                <w:webHidden/>
              </w:rPr>
              <w:tab/>
            </w:r>
            <w:r w:rsidR="007E6FD2">
              <w:rPr>
                <w:noProof/>
                <w:webHidden/>
              </w:rPr>
              <w:fldChar w:fldCharType="begin"/>
            </w:r>
            <w:r w:rsidR="007E6FD2">
              <w:rPr>
                <w:noProof/>
                <w:webHidden/>
              </w:rPr>
              <w:instrText xml:space="preserve"> PAGEREF _Toc116839431 \h </w:instrText>
            </w:r>
            <w:r w:rsidR="007E6FD2">
              <w:rPr>
                <w:noProof/>
                <w:webHidden/>
              </w:rPr>
            </w:r>
            <w:r w:rsidR="007E6FD2">
              <w:rPr>
                <w:noProof/>
                <w:webHidden/>
              </w:rPr>
              <w:fldChar w:fldCharType="separate"/>
            </w:r>
            <w:r w:rsidR="00A77005">
              <w:rPr>
                <w:noProof/>
                <w:webHidden/>
              </w:rPr>
              <w:t>13</w:t>
            </w:r>
            <w:r w:rsidR="007E6FD2">
              <w:rPr>
                <w:noProof/>
                <w:webHidden/>
              </w:rPr>
              <w:fldChar w:fldCharType="end"/>
            </w:r>
          </w:hyperlink>
        </w:p>
        <w:p w14:paraId="7A32556F" w14:textId="6FD8CCC1" w:rsidR="007E6FD2" w:rsidRDefault="00000000">
          <w:pPr>
            <w:pStyle w:val="TOC1"/>
            <w:tabs>
              <w:tab w:val="left" w:pos="440"/>
              <w:tab w:val="right" w:leader="dot" w:pos="9016"/>
            </w:tabs>
            <w:rPr>
              <w:rFonts w:asciiTheme="minorHAnsi" w:hAnsiTheme="minorHAnsi" w:cstheme="minorBidi"/>
              <w:noProof/>
            </w:rPr>
          </w:pPr>
          <w:hyperlink w:anchor="_Toc116839432" w:history="1">
            <w:r w:rsidR="007E6FD2" w:rsidRPr="00F9471E">
              <w:rPr>
                <w:rStyle w:val="Hyperlink"/>
                <w:noProof/>
              </w:rPr>
              <w:t>5.</w:t>
            </w:r>
            <w:r w:rsidR="007E6FD2">
              <w:rPr>
                <w:rFonts w:asciiTheme="minorHAnsi" w:hAnsiTheme="minorHAnsi" w:cstheme="minorBidi"/>
                <w:noProof/>
              </w:rPr>
              <w:tab/>
            </w:r>
            <w:r w:rsidR="007E6FD2" w:rsidRPr="00F9471E">
              <w:rPr>
                <w:rStyle w:val="Hyperlink"/>
                <w:noProof/>
              </w:rPr>
              <w:t>Design and Implementation</w:t>
            </w:r>
            <w:r w:rsidR="007E6FD2">
              <w:rPr>
                <w:noProof/>
                <w:webHidden/>
              </w:rPr>
              <w:tab/>
            </w:r>
            <w:r w:rsidR="007E6FD2">
              <w:rPr>
                <w:noProof/>
                <w:webHidden/>
              </w:rPr>
              <w:fldChar w:fldCharType="begin"/>
            </w:r>
            <w:r w:rsidR="007E6FD2">
              <w:rPr>
                <w:noProof/>
                <w:webHidden/>
              </w:rPr>
              <w:instrText xml:space="preserve"> PAGEREF _Toc116839432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78046C25" w14:textId="4569862C"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33" w:history="1">
            <w:r w:rsidR="007E6FD2" w:rsidRPr="00F9471E">
              <w:rPr>
                <w:rStyle w:val="Hyperlink"/>
                <w:noProof/>
              </w:rPr>
              <w:t>5.1</w:t>
            </w:r>
            <w:r w:rsidR="007E6FD2">
              <w:rPr>
                <w:rFonts w:asciiTheme="minorHAnsi" w:hAnsiTheme="minorHAnsi" w:cstheme="minorBidi"/>
                <w:noProof/>
                <w:lang w:val="en-SG" w:eastAsia="zh-CN"/>
              </w:rPr>
              <w:tab/>
            </w:r>
            <w:r w:rsidR="007E6FD2" w:rsidRPr="00F9471E">
              <w:rPr>
                <w:rStyle w:val="Hyperlink"/>
                <w:noProof/>
              </w:rPr>
              <w:t>Using Mouse to generate sound</w:t>
            </w:r>
            <w:r w:rsidR="007E6FD2">
              <w:rPr>
                <w:noProof/>
                <w:webHidden/>
              </w:rPr>
              <w:tab/>
            </w:r>
            <w:r w:rsidR="007E6FD2">
              <w:rPr>
                <w:noProof/>
                <w:webHidden/>
              </w:rPr>
              <w:fldChar w:fldCharType="begin"/>
            </w:r>
            <w:r w:rsidR="007E6FD2">
              <w:rPr>
                <w:noProof/>
                <w:webHidden/>
              </w:rPr>
              <w:instrText xml:space="preserve"> PAGEREF _Toc116839433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5CB5CC23" w14:textId="3471C2D8" w:rsidR="007E6FD2" w:rsidRDefault="00000000">
          <w:pPr>
            <w:pStyle w:val="TOC3"/>
            <w:tabs>
              <w:tab w:val="right" w:leader="dot" w:pos="9016"/>
            </w:tabs>
            <w:rPr>
              <w:rFonts w:asciiTheme="minorHAnsi" w:hAnsiTheme="minorHAnsi" w:cstheme="minorBidi"/>
              <w:noProof/>
              <w:lang w:val="en-SG" w:eastAsia="zh-CN"/>
            </w:rPr>
          </w:pPr>
          <w:hyperlink w:anchor="_Toc116839434" w:history="1">
            <w:r w:rsidR="007E6FD2" w:rsidRPr="00F9471E">
              <w:rPr>
                <w:rStyle w:val="Hyperlink"/>
                <w:noProof/>
              </w:rPr>
              <w:t>5.1.1 Mouse Input</w:t>
            </w:r>
            <w:r w:rsidR="007E6FD2">
              <w:rPr>
                <w:noProof/>
                <w:webHidden/>
              </w:rPr>
              <w:tab/>
            </w:r>
            <w:r w:rsidR="007E6FD2">
              <w:rPr>
                <w:noProof/>
                <w:webHidden/>
              </w:rPr>
              <w:fldChar w:fldCharType="begin"/>
            </w:r>
            <w:r w:rsidR="007E6FD2">
              <w:rPr>
                <w:noProof/>
                <w:webHidden/>
              </w:rPr>
              <w:instrText xml:space="preserve"> PAGEREF _Toc116839434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45654EEE" w14:textId="17B4DA22" w:rsidR="007E6FD2" w:rsidRDefault="00000000">
          <w:pPr>
            <w:pStyle w:val="TOC3"/>
            <w:tabs>
              <w:tab w:val="right" w:leader="dot" w:pos="9016"/>
            </w:tabs>
            <w:rPr>
              <w:rFonts w:asciiTheme="minorHAnsi" w:hAnsiTheme="minorHAnsi" w:cstheme="minorBidi"/>
              <w:noProof/>
              <w:lang w:val="en-SG" w:eastAsia="zh-CN"/>
            </w:rPr>
          </w:pPr>
          <w:hyperlink w:anchor="_Toc116839435" w:history="1">
            <w:r w:rsidR="007E6FD2" w:rsidRPr="00F9471E">
              <w:rPr>
                <w:rStyle w:val="Hyperlink"/>
                <w:noProof/>
              </w:rPr>
              <w:t>5.1.2 Frequency Control</w:t>
            </w:r>
            <w:r w:rsidR="007E6FD2">
              <w:rPr>
                <w:noProof/>
                <w:webHidden/>
              </w:rPr>
              <w:tab/>
            </w:r>
            <w:r w:rsidR="007E6FD2">
              <w:rPr>
                <w:noProof/>
                <w:webHidden/>
              </w:rPr>
              <w:fldChar w:fldCharType="begin"/>
            </w:r>
            <w:r w:rsidR="007E6FD2">
              <w:rPr>
                <w:noProof/>
                <w:webHidden/>
              </w:rPr>
              <w:instrText xml:space="preserve"> PAGEREF _Toc116839435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5A91CFBC" w14:textId="5F34A2FA" w:rsidR="007E6FD2" w:rsidRDefault="00000000">
          <w:pPr>
            <w:pStyle w:val="TOC3"/>
            <w:tabs>
              <w:tab w:val="right" w:leader="dot" w:pos="9016"/>
            </w:tabs>
            <w:rPr>
              <w:rFonts w:asciiTheme="minorHAnsi" w:hAnsiTheme="minorHAnsi" w:cstheme="minorBidi"/>
              <w:noProof/>
              <w:lang w:val="en-SG" w:eastAsia="zh-CN"/>
            </w:rPr>
          </w:pPr>
          <w:hyperlink w:anchor="_Toc116839436" w:history="1">
            <w:r w:rsidR="007E6FD2" w:rsidRPr="00F9471E">
              <w:rPr>
                <w:rStyle w:val="Hyperlink"/>
                <w:noProof/>
              </w:rPr>
              <w:t>5.1.3 Amplitude Control</w:t>
            </w:r>
            <w:r w:rsidR="007E6FD2">
              <w:rPr>
                <w:noProof/>
                <w:webHidden/>
              </w:rPr>
              <w:tab/>
            </w:r>
            <w:r w:rsidR="007E6FD2">
              <w:rPr>
                <w:noProof/>
                <w:webHidden/>
              </w:rPr>
              <w:fldChar w:fldCharType="begin"/>
            </w:r>
            <w:r w:rsidR="007E6FD2">
              <w:rPr>
                <w:noProof/>
                <w:webHidden/>
              </w:rPr>
              <w:instrText xml:space="preserve"> PAGEREF _Toc116839436 \h </w:instrText>
            </w:r>
            <w:r w:rsidR="007E6FD2">
              <w:rPr>
                <w:noProof/>
                <w:webHidden/>
              </w:rPr>
            </w:r>
            <w:r w:rsidR="007E6FD2">
              <w:rPr>
                <w:noProof/>
                <w:webHidden/>
              </w:rPr>
              <w:fldChar w:fldCharType="separate"/>
            </w:r>
            <w:r w:rsidR="00A77005">
              <w:rPr>
                <w:noProof/>
                <w:webHidden/>
              </w:rPr>
              <w:t>15</w:t>
            </w:r>
            <w:r w:rsidR="007E6FD2">
              <w:rPr>
                <w:noProof/>
                <w:webHidden/>
              </w:rPr>
              <w:fldChar w:fldCharType="end"/>
            </w:r>
          </w:hyperlink>
        </w:p>
        <w:p w14:paraId="26DB3FE2" w14:textId="6F095DC1" w:rsidR="007E6FD2" w:rsidRDefault="00000000">
          <w:pPr>
            <w:pStyle w:val="TOC3"/>
            <w:tabs>
              <w:tab w:val="right" w:leader="dot" w:pos="9016"/>
            </w:tabs>
            <w:rPr>
              <w:rFonts w:asciiTheme="minorHAnsi" w:hAnsiTheme="minorHAnsi" w:cstheme="minorBidi"/>
              <w:noProof/>
              <w:lang w:val="en-SG" w:eastAsia="zh-CN"/>
            </w:rPr>
          </w:pPr>
          <w:hyperlink w:anchor="_Toc116839437" w:history="1">
            <w:r w:rsidR="007E6FD2" w:rsidRPr="00F9471E">
              <w:rPr>
                <w:rStyle w:val="Hyperlink"/>
                <w:noProof/>
              </w:rPr>
              <w:t>5.1.4 Generate Sound using OnAudioFilterRead</w:t>
            </w:r>
            <w:r w:rsidR="007E6FD2">
              <w:rPr>
                <w:noProof/>
                <w:webHidden/>
              </w:rPr>
              <w:tab/>
            </w:r>
            <w:r w:rsidR="007E6FD2">
              <w:rPr>
                <w:noProof/>
                <w:webHidden/>
              </w:rPr>
              <w:fldChar w:fldCharType="begin"/>
            </w:r>
            <w:r w:rsidR="007E6FD2">
              <w:rPr>
                <w:noProof/>
                <w:webHidden/>
              </w:rPr>
              <w:instrText xml:space="preserve"> PAGEREF _Toc116839437 \h </w:instrText>
            </w:r>
            <w:r w:rsidR="007E6FD2">
              <w:rPr>
                <w:noProof/>
                <w:webHidden/>
              </w:rPr>
            </w:r>
            <w:r w:rsidR="007E6FD2">
              <w:rPr>
                <w:noProof/>
                <w:webHidden/>
              </w:rPr>
              <w:fldChar w:fldCharType="separate"/>
            </w:r>
            <w:r w:rsidR="00A77005">
              <w:rPr>
                <w:noProof/>
                <w:webHidden/>
              </w:rPr>
              <w:t>15</w:t>
            </w:r>
            <w:r w:rsidR="007E6FD2">
              <w:rPr>
                <w:noProof/>
                <w:webHidden/>
              </w:rPr>
              <w:fldChar w:fldCharType="end"/>
            </w:r>
          </w:hyperlink>
        </w:p>
        <w:p w14:paraId="442E79BF" w14:textId="2914B31E"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38" w:history="1">
            <w:r w:rsidR="007E6FD2" w:rsidRPr="00F9471E">
              <w:rPr>
                <w:rStyle w:val="Hyperlink"/>
                <w:noProof/>
              </w:rPr>
              <w:t>5.2</w:t>
            </w:r>
            <w:r w:rsidR="007E6FD2">
              <w:rPr>
                <w:rFonts w:asciiTheme="minorHAnsi" w:hAnsiTheme="minorHAnsi" w:cstheme="minorBidi"/>
                <w:noProof/>
                <w:lang w:val="en-SG" w:eastAsia="zh-CN"/>
              </w:rPr>
              <w:tab/>
            </w:r>
            <w:r w:rsidR="007E6FD2" w:rsidRPr="00F9471E">
              <w:rPr>
                <w:rStyle w:val="Hyperlink"/>
                <w:noProof/>
              </w:rPr>
              <w:t>Integrating the Leap Motion</w:t>
            </w:r>
            <w:r w:rsidR="007E6FD2">
              <w:rPr>
                <w:noProof/>
                <w:webHidden/>
              </w:rPr>
              <w:tab/>
            </w:r>
            <w:r w:rsidR="007E6FD2">
              <w:rPr>
                <w:noProof/>
                <w:webHidden/>
              </w:rPr>
              <w:fldChar w:fldCharType="begin"/>
            </w:r>
            <w:r w:rsidR="007E6FD2">
              <w:rPr>
                <w:noProof/>
                <w:webHidden/>
              </w:rPr>
              <w:instrText xml:space="preserve"> PAGEREF _Toc116839438 \h </w:instrText>
            </w:r>
            <w:r w:rsidR="007E6FD2">
              <w:rPr>
                <w:noProof/>
                <w:webHidden/>
              </w:rPr>
            </w:r>
            <w:r w:rsidR="007E6FD2">
              <w:rPr>
                <w:noProof/>
                <w:webHidden/>
              </w:rPr>
              <w:fldChar w:fldCharType="separate"/>
            </w:r>
            <w:r w:rsidR="00A77005">
              <w:rPr>
                <w:noProof/>
                <w:webHidden/>
              </w:rPr>
              <w:t>16</w:t>
            </w:r>
            <w:r w:rsidR="007E6FD2">
              <w:rPr>
                <w:noProof/>
                <w:webHidden/>
              </w:rPr>
              <w:fldChar w:fldCharType="end"/>
            </w:r>
          </w:hyperlink>
        </w:p>
        <w:p w14:paraId="46017A84" w14:textId="15337DC8" w:rsidR="007E6FD2" w:rsidRDefault="00000000">
          <w:pPr>
            <w:pStyle w:val="TOC3"/>
            <w:tabs>
              <w:tab w:val="right" w:leader="dot" w:pos="9016"/>
            </w:tabs>
            <w:rPr>
              <w:rFonts w:asciiTheme="minorHAnsi" w:hAnsiTheme="minorHAnsi" w:cstheme="minorBidi"/>
              <w:noProof/>
              <w:lang w:val="en-SG" w:eastAsia="zh-CN"/>
            </w:rPr>
          </w:pPr>
          <w:hyperlink w:anchor="_Toc116839439" w:history="1">
            <w:r w:rsidR="007E6FD2" w:rsidRPr="00F9471E">
              <w:rPr>
                <w:rStyle w:val="Hyperlink"/>
                <w:noProof/>
              </w:rPr>
              <w:t>5.2.1 Leap Motion Input</w:t>
            </w:r>
            <w:r w:rsidR="007E6FD2">
              <w:rPr>
                <w:noProof/>
                <w:webHidden/>
              </w:rPr>
              <w:tab/>
            </w:r>
            <w:r w:rsidR="007E6FD2">
              <w:rPr>
                <w:noProof/>
                <w:webHidden/>
              </w:rPr>
              <w:fldChar w:fldCharType="begin"/>
            </w:r>
            <w:r w:rsidR="007E6FD2">
              <w:rPr>
                <w:noProof/>
                <w:webHidden/>
              </w:rPr>
              <w:instrText xml:space="preserve"> PAGEREF _Toc116839439 \h </w:instrText>
            </w:r>
            <w:r w:rsidR="007E6FD2">
              <w:rPr>
                <w:noProof/>
                <w:webHidden/>
              </w:rPr>
            </w:r>
            <w:r w:rsidR="007E6FD2">
              <w:rPr>
                <w:noProof/>
                <w:webHidden/>
              </w:rPr>
              <w:fldChar w:fldCharType="separate"/>
            </w:r>
            <w:r w:rsidR="00A77005">
              <w:rPr>
                <w:noProof/>
                <w:webHidden/>
              </w:rPr>
              <w:t>16</w:t>
            </w:r>
            <w:r w:rsidR="007E6FD2">
              <w:rPr>
                <w:noProof/>
                <w:webHidden/>
              </w:rPr>
              <w:fldChar w:fldCharType="end"/>
            </w:r>
          </w:hyperlink>
        </w:p>
        <w:p w14:paraId="41C5E388" w14:textId="3C09DCED" w:rsidR="007E6FD2" w:rsidRDefault="00000000">
          <w:pPr>
            <w:pStyle w:val="TOC3"/>
            <w:tabs>
              <w:tab w:val="right" w:leader="dot" w:pos="9016"/>
            </w:tabs>
            <w:rPr>
              <w:rFonts w:asciiTheme="minorHAnsi" w:hAnsiTheme="minorHAnsi" w:cstheme="minorBidi"/>
              <w:noProof/>
              <w:lang w:val="en-SG" w:eastAsia="zh-CN"/>
            </w:rPr>
          </w:pPr>
          <w:hyperlink w:anchor="_Toc116839440" w:history="1">
            <w:r w:rsidR="007E6FD2" w:rsidRPr="00F9471E">
              <w:rPr>
                <w:rStyle w:val="Hyperlink"/>
                <w:noProof/>
              </w:rPr>
              <w:t>5.2.2 Mapping different frequencies based on hand position</w:t>
            </w:r>
            <w:r w:rsidR="007E6FD2">
              <w:rPr>
                <w:noProof/>
                <w:webHidden/>
              </w:rPr>
              <w:tab/>
            </w:r>
            <w:r w:rsidR="007E6FD2">
              <w:rPr>
                <w:noProof/>
                <w:webHidden/>
              </w:rPr>
              <w:fldChar w:fldCharType="begin"/>
            </w:r>
            <w:r w:rsidR="007E6FD2">
              <w:rPr>
                <w:noProof/>
                <w:webHidden/>
              </w:rPr>
              <w:instrText xml:space="preserve"> PAGEREF _Toc116839440 \h </w:instrText>
            </w:r>
            <w:r w:rsidR="007E6FD2">
              <w:rPr>
                <w:noProof/>
                <w:webHidden/>
              </w:rPr>
            </w:r>
            <w:r w:rsidR="007E6FD2">
              <w:rPr>
                <w:noProof/>
                <w:webHidden/>
              </w:rPr>
              <w:fldChar w:fldCharType="separate"/>
            </w:r>
            <w:r w:rsidR="00A77005">
              <w:rPr>
                <w:noProof/>
                <w:webHidden/>
              </w:rPr>
              <w:t>16</w:t>
            </w:r>
            <w:r w:rsidR="007E6FD2">
              <w:rPr>
                <w:noProof/>
                <w:webHidden/>
              </w:rPr>
              <w:fldChar w:fldCharType="end"/>
            </w:r>
          </w:hyperlink>
        </w:p>
        <w:p w14:paraId="5FB6C07B" w14:textId="3A583B3D" w:rsidR="007E6FD2" w:rsidRDefault="00000000">
          <w:pPr>
            <w:pStyle w:val="TOC3"/>
            <w:tabs>
              <w:tab w:val="right" w:leader="dot" w:pos="9016"/>
            </w:tabs>
            <w:rPr>
              <w:rFonts w:asciiTheme="minorHAnsi" w:hAnsiTheme="minorHAnsi" w:cstheme="minorBidi"/>
              <w:noProof/>
              <w:lang w:val="en-SG" w:eastAsia="zh-CN"/>
            </w:rPr>
          </w:pPr>
          <w:hyperlink w:anchor="_Toc116839441" w:history="1">
            <w:r w:rsidR="007E6FD2" w:rsidRPr="00F9471E">
              <w:rPr>
                <w:rStyle w:val="Hyperlink"/>
                <w:noProof/>
              </w:rPr>
              <w:t>5.2.3 Mapping amplitude based on hand position</w:t>
            </w:r>
            <w:r w:rsidR="007E6FD2">
              <w:rPr>
                <w:noProof/>
                <w:webHidden/>
              </w:rPr>
              <w:tab/>
            </w:r>
            <w:r w:rsidR="007E6FD2">
              <w:rPr>
                <w:noProof/>
                <w:webHidden/>
              </w:rPr>
              <w:fldChar w:fldCharType="begin"/>
            </w:r>
            <w:r w:rsidR="007E6FD2">
              <w:rPr>
                <w:noProof/>
                <w:webHidden/>
              </w:rPr>
              <w:instrText xml:space="preserve"> PAGEREF _Toc116839441 \h </w:instrText>
            </w:r>
            <w:r w:rsidR="007E6FD2">
              <w:rPr>
                <w:noProof/>
                <w:webHidden/>
              </w:rPr>
            </w:r>
            <w:r w:rsidR="007E6FD2">
              <w:rPr>
                <w:noProof/>
                <w:webHidden/>
              </w:rPr>
              <w:fldChar w:fldCharType="separate"/>
            </w:r>
            <w:r w:rsidR="00A77005">
              <w:rPr>
                <w:noProof/>
                <w:webHidden/>
              </w:rPr>
              <w:t>17</w:t>
            </w:r>
            <w:r w:rsidR="007E6FD2">
              <w:rPr>
                <w:noProof/>
                <w:webHidden/>
              </w:rPr>
              <w:fldChar w:fldCharType="end"/>
            </w:r>
          </w:hyperlink>
        </w:p>
        <w:p w14:paraId="010313FE" w14:textId="2AD04A7D"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42" w:history="1">
            <w:r w:rsidR="007E6FD2" w:rsidRPr="00F9471E">
              <w:rPr>
                <w:rStyle w:val="Hyperlink"/>
                <w:noProof/>
              </w:rPr>
              <w:t>5.3</w:t>
            </w:r>
            <w:r w:rsidR="007E6FD2">
              <w:rPr>
                <w:rFonts w:asciiTheme="minorHAnsi" w:hAnsiTheme="minorHAnsi" w:cstheme="minorBidi"/>
                <w:noProof/>
                <w:lang w:val="en-SG" w:eastAsia="zh-CN"/>
              </w:rPr>
              <w:tab/>
            </w:r>
            <w:r w:rsidR="007E6FD2" w:rsidRPr="00F9471E">
              <w:rPr>
                <w:rStyle w:val="Hyperlink"/>
                <w:noProof/>
              </w:rPr>
              <w:t>Playing different wave functions</w:t>
            </w:r>
            <w:r w:rsidR="007E6FD2">
              <w:rPr>
                <w:noProof/>
                <w:webHidden/>
              </w:rPr>
              <w:tab/>
            </w:r>
            <w:r w:rsidR="007E6FD2">
              <w:rPr>
                <w:noProof/>
                <w:webHidden/>
              </w:rPr>
              <w:fldChar w:fldCharType="begin"/>
            </w:r>
            <w:r w:rsidR="007E6FD2">
              <w:rPr>
                <w:noProof/>
                <w:webHidden/>
              </w:rPr>
              <w:instrText xml:space="preserve"> PAGEREF _Toc116839442 \h </w:instrText>
            </w:r>
            <w:r w:rsidR="007E6FD2">
              <w:rPr>
                <w:noProof/>
                <w:webHidden/>
              </w:rPr>
            </w:r>
            <w:r w:rsidR="007E6FD2">
              <w:rPr>
                <w:noProof/>
                <w:webHidden/>
              </w:rPr>
              <w:fldChar w:fldCharType="separate"/>
            </w:r>
            <w:r w:rsidR="00A77005">
              <w:rPr>
                <w:noProof/>
                <w:webHidden/>
              </w:rPr>
              <w:t>18</w:t>
            </w:r>
            <w:r w:rsidR="007E6FD2">
              <w:rPr>
                <w:noProof/>
                <w:webHidden/>
              </w:rPr>
              <w:fldChar w:fldCharType="end"/>
            </w:r>
          </w:hyperlink>
        </w:p>
        <w:p w14:paraId="6E229A90" w14:textId="3C7B4AB8"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43" w:history="1">
            <w:r w:rsidR="007E6FD2" w:rsidRPr="00F9471E">
              <w:rPr>
                <w:rStyle w:val="Hyperlink"/>
                <w:noProof/>
              </w:rPr>
              <w:t>5.4</w:t>
            </w:r>
            <w:r w:rsidR="007E6FD2">
              <w:rPr>
                <w:rFonts w:asciiTheme="minorHAnsi" w:hAnsiTheme="minorHAnsi" w:cstheme="minorBidi"/>
                <w:noProof/>
                <w:lang w:val="en-SG" w:eastAsia="zh-CN"/>
              </w:rPr>
              <w:tab/>
            </w:r>
            <w:r w:rsidR="007E6FD2" w:rsidRPr="00F9471E">
              <w:rPr>
                <w:rStyle w:val="Hyperlink"/>
                <w:noProof/>
              </w:rPr>
              <w:t>User Interface</w:t>
            </w:r>
            <w:r w:rsidR="007E6FD2">
              <w:rPr>
                <w:noProof/>
                <w:webHidden/>
              </w:rPr>
              <w:tab/>
            </w:r>
            <w:r w:rsidR="007E6FD2">
              <w:rPr>
                <w:noProof/>
                <w:webHidden/>
              </w:rPr>
              <w:fldChar w:fldCharType="begin"/>
            </w:r>
            <w:r w:rsidR="007E6FD2">
              <w:rPr>
                <w:noProof/>
                <w:webHidden/>
              </w:rPr>
              <w:instrText xml:space="preserve"> PAGEREF _Toc116839443 \h </w:instrText>
            </w:r>
            <w:r w:rsidR="007E6FD2">
              <w:rPr>
                <w:noProof/>
                <w:webHidden/>
              </w:rPr>
            </w:r>
            <w:r w:rsidR="007E6FD2">
              <w:rPr>
                <w:noProof/>
                <w:webHidden/>
              </w:rPr>
              <w:fldChar w:fldCharType="separate"/>
            </w:r>
            <w:r w:rsidR="00A77005">
              <w:rPr>
                <w:noProof/>
                <w:webHidden/>
              </w:rPr>
              <w:t>19</w:t>
            </w:r>
            <w:r w:rsidR="007E6FD2">
              <w:rPr>
                <w:noProof/>
                <w:webHidden/>
              </w:rPr>
              <w:fldChar w:fldCharType="end"/>
            </w:r>
          </w:hyperlink>
        </w:p>
        <w:p w14:paraId="4090755C" w14:textId="32899305"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44" w:history="1">
            <w:r w:rsidR="007E6FD2" w:rsidRPr="00F9471E">
              <w:rPr>
                <w:rStyle w:val="Hyperlink"/>
                <w:noProof/>
              </w:rPr>
              <w:t>5.5</w:t>
            </w:r>
            <w:r w:rsidR="007E6FD2">
              <w:rPr>
                <w:rFonts w:asciiTheme="minorHAnsi" w:hAnsiTheme="minorHAnsi" w:cstheme="minorBidi"/>
                <w:noProof/>
                <w:lang w:val="en-SG" w:eastAsia="zh-CN"/>
              </w:rPr>
              <w:tab/>
            </w:r>
            <w:r w:rsidR="007E6FD2" w:rsidRPr="00F9471E">
              <w:rPr>
                <w:rStyle w:val="Hyperlink"/>
                <w:noProof/>
              </w:rPr>
              <w:t>Csound Implementation</w:t>
            </w:r>
            <w:r w:rsidR="007E6FD2">
              <w:rPr>
                <w:noProof/>
                <w:webHidden/>
              </w:rPr>
              <w:tab/>
            </w:r>
            <w:r w:rsidR="007E6FD2">
              <w:rPr>
                <w:noProof/>
                <w:webHidden/>
              </w:rPr>
              <w:fldChar w:fldCharType="begin"/>
            </w:r>
            <w:r w:rsidR="007E6FD2">
              <w:rPr>
                <w:noProof/>
                <w:webHidden/>
              </w:rPr>
              <w:instrText xml:space="preserve"> PAGEREF _Toc116839444 \h </w:instrText>
            </w:r>
            <w:r w:rsidR="007E6FD2">
              <w:rPr>
                <w:noProof/>
                <w:webHidden/>
              </w:rPr>
            </w:r>
            <w:r w:rsidR="007E6FD2">
              <w:rPr>
                <w:noProof/>
                <w:webHidden/>
              </w:rPr>
              <w:fldChar w:fldCharType="separate"/>
            </w:r>
            <w:r w:rsidR="00A77005">
              <w:rPr>
                <w:noProof/>
                <w:webHidden/>
              </w:rPr>
              <w:t>20</w:t>
            </w:r>
            <w:r w:rsidR="007E6FD2">
              <w:rPr>
                <w:noProof/>
                <w:webHidden/>
              </w:rPr>
              <w:fldChar w:fldCharType="end"/>
            </w:r>
          </w:hyperlink>
        </w:p>
        <w:p w14:paraId="00F310C9" w14:textId="6154F352" w:rsidR="007E6FD2" w:rsidRDefault="00000000">
          <w:pPr>
            <w:pStyle w:val="TOC3"/>
            <w:tabs>
              <w:tab w:val="right" w:leader="dot" w:pos="9016"/>
            </w:tabs>
            <w:rPr>
              <w:rFonts w:asciiTheme="minorHAnsi" w:hAnsiTheme="minorHAnsi" w:cstheme="minorBidi"/>
              <w:noProof/>
              <w:lang w:val="en-SG" w:eastAsia="zh-CN"/>
            </w:rPr>
          </w:pPr>
          <w:hyperlink w:anchor="_Toc116839445" w:history="1">
            <w:r w:rsidR="007E6FD2" w:rsidRPr="00F9471E">
              <w:rPr>
                <w:rStyle w:val="Hyperlink"/>
                <w:noProof/>
              </w:rPr>
              <w:t>5.5.1. Basic Oscillation</w:t>
            </w:r>
            <w:r w:rsidR="007E6FD2">
              <w:rPr>
                <w:noProof/>
                <w:webHidden/>
              </w:rPr>
              <w:tab/>
            </w:r>
            <w:r w:rsidR="007E6FD2">
              <w:rPr>
                <w:noProof/>
                <w:webHidden/>
              </w:rPr>
              <w:fldChar w:fldCharType="begin"/>
            </w:r>
            <w:r w:rsidR="007E6FD2">
              <w:rPr>
                <w:noProof/>
                <w:webHidden/>
              </w:rPr>
              <w:instrText xml:space="preserve"> PAGEREF _Toc116839445 \h </w:instrText>
            </w:r>
            <w:r w:rsidR="007E6FD2">
              <w:rPr>
                <w:noProof/>
                <w:webHidden/>
              </w:rPr>
            </w:r>
            <w:r w:rsidR="007E6FD2">
              <w:rPr>
                <w:noProof/>
                <w:webHidden/>
              </w:rPr>
              <w:fldChar w:fldCharType="separate"/>
            </w:r>
            <w:r w:rsidR="00A77005">
              <w:rPr>
                <w:noProof/>
                <w:webHidden/>
              </w:rPr>
              <w:t>20</w:t>
            </w:r>
            <w:r w:rsidR="007E6FD2">
              <w:rPr>
                <w:noProof/>
                <w:webHidden/>
              </w:rPr>
              <w:fldChar w:fldCharType="end"/>
            </w:r>
          </w:hyperlink>
        </w:p>
        <w:p w14:paraId="07D791A4" w14:textId="21A610BA" w:rsidR="007E6FD2" w:rsidRDefault="00000000">
          <w:pPr>
            <w:pStyle w:val="TOC3"/>
            <w:tabs>
              <w:tab w:val="right" w:leader="dot" w:pos="9016"/>
            </w:tabs>
            <w:rPr>
              <w:rFonts w:asciiTheme="minorHAnsi" w:hAnsiTheme="minorHAnsi" w:cstheme="minorBidi"/>
              <w:noProof/>
              <w:lang w:val="en-SG" w:eastAsia="zh-CN"/>
            </w:rPr>
          </w:pPr>
          <w:hyperlink w:anchor="_Toc116839446" w:history="1">
            <w:r w:rsidR="007E6FD2" w:rsidRPr="00F9471E">
              <w:rPr>
                <w:rStyle w:val="Hyperlink"/>
                <w:noProof/>
              </w:rPr>
              <w:t>5.5.2 Sound Font Implementation</w:t>
            </w:r>
            <w:r w:rsidR="007E6FD2">
              <w:rPr>
                <w:noProof/>
                <w:webHidden/>
              </w:rPr>
              <w:tab/>
            </w:r>
            <w:r w:rsidR="007E6FD2">
              <w:rPr>
                <w:noProof/>
                <w:webHidden/>
              </w:rPr>
              <w:fldChar w:fldCharType="begin"/>
            </w:r>
            <w:r w:rsidR="007E6FD2">
              <w:rPr>
                <w:noProof/>
                <w:webHidden/>
              </w:rPr>
              <w:instrText xml:space="preserve"> PAGEREF _Toc116839446 \h </w:instrText>
            </w:r>
            <w:r w:rsidR="007E6FD2">
              <w:rPr>
                <w:noProof/>
                <w:webHidden/>
              </w:rPr>
            </w:r>
            <w:r w:rsidR="007E6FD2">
              <w:rPr>
                <w:noProof/>
                <w:webHidden/>
              </w:rPr>
              <w:fldChar w:fldCharType="separate"/>
            </w:r>
            <w:r w:rsidR="00A77005">
              <w:rPr>
                <w:noProof/>
                <w:webHidden/>
              </w:rPr>
              <w:t>21</w:t>
            </w:r>
            <w:r w:rsidR="007E6FD2">
              <w:rPr>
                <w:noProof/>
                <w:webHidden/>
              </w:rPr>
              <w:fldChar w:fldCharType="end"/>
            </w:r>
          </w:hyperlink>
        </w:p>
        <w:p w14:paraId="73FAF0E8" w14:textId="7700F04D" w:rsidR="007E6FD2" w:rsidRDefault="00000000">
          <w:pPr>
            <w:pStyle w:val="TOC3"/>
            <w:tabs>
              <w:tab w:val="right" w:leader="dot" w:pos="9016"/>
            </w:tabs>
            <w:rPr>
              <w:rFonts w:asciiTheme="minorHAnsi" w:hAnsiTheme="minorHAnsi" w:cstheme="minorBidi"/>
              <w:noProof/>
              <w:lang w:val="en-SG" w:eastAsia="zh-CN"/>
            </w:rPr>
          </w:pPr>
          <w:hyperlink w:anchor="_Toc116839447" w:history="1">
            <w:r w:rsidR="007E6FD2" w:rsidRPr="00F9471E">
              <w:rPr>
                <w:rStyle w:val="Hyperlink"/>
                <w:noProof/>
              </w:rPr>
              <w:t>5.5.3. FM (frequency modulated) synthesis with CSound</w:t>
            </w:r>
            <w:r w:rsidR="007E6FD2">
              <w:rPr>
                <w:noProof/>
                <w:webHidden/>
              </w:rPr>
              <w:tab/>
            </w:r>
            <w:r w:rsidR="007E6FD2">
              <w:rPr>
                <w:noProof/>
                <w:webHidden/>
              </w:rPr>
              <w:fldChar w:fldCharType="begin"/>
            </w:r>
            <w:r w:rsidR="007E6FD2">
              <w:rPr>
                <w:noProof/>
                <w:webHidden/>
              </w:rPr>
              <w:instrText xml:space="preserve"> PAGEREF _Toc116839447 \h </w:instrText>
            </w:r>
            <w:r w:rsidR="007E6FD2">
              <w:rPr>
                <w:noProof/>
                <w:webHidden/>
              </w:rPr>
            </w:r>
            <w:r w:rsidR="007E6FD2">
              <w:rPr>
                <w:noProof/>
                <w:webHidden/>
              </w:rPr>
              <w:fldChar w:fldCharType="separate"/>
            </w:r>
            <w:r w:rsidR="00A77005">
              <w:rPr>
                <w:noProof/>
                <w:webHidden/>
              </w:rPr>
              <w:t>22</w:t>
            </w:r>
            <w:r w:rsidR="007E6FD2">
              <w:rPr>
                <w:noProof/>
                <w:webHidden/>
              </w:rPr>
              <w:fldChar w:fldCharType="end"/>
            </w:r>
          </w:hyperlink>
        </w:p>
        <w:p w14:paraId="7CF8DFB0" w14:textId="456F443D" w:rsidR="007E6FD2" w:rsidRDefault="00000000">
          <w:pPr>
            <w:pStyle w:val="TOC3"/>
            <w:tabs>
              <w:tab w:val="right" w:leader="dot" w:pos="9016"/>
            </w:tabs>
            <w:rPr>
              <w:rFonts w:asciiTheme="minorHAnsi" w:hAnsiTheme="minorHAnsi" w:cstheme="minorBidi"/>
              <w:noProof/>
              <w:lang w:val="en-SG" w:eastAsia="zh-CN"/>
            </w:rPr>
          </w:pPr>
          <w:hyperlink w:anchor="_Toc116839448" w:history="1">
            <w:r w:rsidR="007E6FD2" w:rsidRPr="00F9471E">
              <w:rPr>
                <w:rStyle w:val="Hyperlink"/>
                <w:noProof/>
              </w:rPr>
              <w:t>5.5.4. WG (Wave Guided) synthesis with CSound</w:t>
            </w:r>
            <w:r w:rsidR="007E6FD2">
              <w:rPr>
                <w:noProof/>
                <w:webHidden/>
              </w:rPr>
              <w:tab/>
            </w:r>
            <w:r w:rsidR="007E6FD2">
              <w:rPr>
                <w:noProof/>
                <w:webHidden/>
              </w:rPr>
              <w:fldChar w:fldCharType="begin"/>
            </w:r>
            <w:r w:rsidR="007E6FD2">
              <w:rPr>
                <w:noProof/>
                <w:webHidden/>
              </w:rPr>
              <w:instrText xml:space="preserve"> PAGEREF _Toc116839448 \h </w:instrText>
            </w:r>
            <w:r w:rsidR="007E6FD2">
              <w:rPr>
                <w:noProof/>
                <w:webHidden/>
              </w:rPr>
            </w:r>
            <w:r w:rsidR="007E6FD2">
              <w:rPr>
                <w:noProof/>
                <w:webHidden/>
              </w:rPr>
              <w:fldChar w:fldCharType="separate"/>
            </w:r>
            <w:r w:rsidR="00A77005">
              <w:rPr>
                <w:noProof/>
                <w:webHidden/>
              </w:rPr>
              <w:t>23</w:t>
            </w:r>
            <w:r w:rsidR="007E6FD2">
              <w:rPr>
                <w:noProof/>
                <w:webHidden/>
              </w:rPr>
              <w:fldChar w:fldCharType="end"/>
            </w:r>
          </w:hyperlink>
        </w:p>
        <w:p w14:paraId="72AA5EA4" w14:textId="189C9AB6" w:rsidR="007E6FD2" w:rsidRDefault="00000000">
          <w:pPr>
            <w:pStyle w:val="TOC3"/>
            <w:tabs>
              <w:tab w:val="right" w:leader="dot" w:pos="9016"/>
            </w:tabs>
            <w:rPr>
              <w:rFonts w:asciiTheme="minorHAnsi" w:hAnsiTheme="minorHAnsi" w:cstheme="minorBidi"/>
              <w:noProof/>
              <w:lang w:val="en-SG" w:eastAsia="zh-CN"/>
            </w:rPr>
          </w:pPr>
          <w:hyperlink w:anchor="_Toc116839449" w:history="1">
            <w:r w:rsidR="007E6FD2" w:rsidRPr="00F9471E">
              <w:rPr>
                <w:rStyle w:val="Hyperlink"/>
                <w:noProof/>
              </w:rPr>
              <w:t>5.5.5. Update User Interface</w:t>
            </w:r>
            <w:r w:rsidR="007E6FD2">
              <w:rPr>
                <w:noProof/>
                <w:webHidden/>
              </w:rPr>
              <w:tab/>
            </w:r>
            <w:r w:rsidR="007E6FD2">
              <w:rPr>
                <w:noProof/>
                <w:webHidden/>
              </w:rPr>
              <w:fldChar w:fldCharType="begin"/>
            </w:r>
            <w:r w:rsidR="007E6FD2">
              <w:rPr>
                <w:noProof/>
                <w:webHidden/>
              </w:rPr>
              <w:instrText xml:space="preserve"> PAGEREF _Toc116839449 \h </w:instrText>
            </w:r>
            <w:r w:rsidR="007E6FD2">
              <w:rPr>
                <w:noProof/>
                <w:webHidden/>
              </w:rPr>
            </w:r>
            <w:r w:rsidR="007E6FD2">
              <w:rPr>
                <w:noProof/>
                <w:webHidden/>
              </w:rPr>
              <w:fldChar w:fldCharType="separate"/>
            </w:r>
            <w:r w:rsidR="00A77005">
              <w:rPr>
                <w:noProof/>
                <w:webHidden/>
              </w:rPr>
              <w:t>24</w:t>
            </w:r>
            <w:r w:rsidR="007E6FD2">
              <w:rPr>
                <w:noProof/>
                <w:webHidden/>
              </w:rPr>
              <w:fldChar w:fldCharType="end"/>
            </w:r>
          </w:hyperlink>
        </w:p>
        <w:p w14:paraId="0CFDB597" w14:textId="42B284F0" w:rsidR="007E6FD2" w:rsidRDefault="00000000">
          <w:pPr>
            <w:pStyle w:val="TOC2"/>
            <w:tabs>
              <w:tab w:val="right" w:leader="dot" w:pos="9016"/>
            </w:tabs>
            <w:rPr>
              <w:rFonts w:asciiTheme="minorHAnsi" w:hAnsiTheme="minorHAnsi" w:cstheme="minorBidi"/>
              <w:noProof/>
              <w:lang w:val="en-SG" w:eastAsia="zh-CN"/>
            </w:rPr>
          </w:pPr>
          <w:hyperlink w:anchor="_Toc116839450" w:history="1">
            <w:r w:rsidR="007E6FD2" w:rsidRPr="00F9471E">
              <w:rPr>
                <w:rStyle w:val="Hyperlink"/>
                <w:noProof/>
              </w:rPr>
              <w:t>5.6 Customised Starting Frequency</w:t>
            </w:r>
            <w:r w:rsidR="007E6FD2">
              <w:rPr>
                <w:noProof/>
                <w:webHidden/>
              </w:rPr>
              <w:tab/>
            </w:r>
            <w:r w:rsidR="007E6FD2">
              <w:rPr>
                <w:noProof/>
                <w:webHidden/>
              </w:rPr>
              <w:fldChar w:fldCharType="begin"/>
            </w:r>
            <w:r w:rsidR="007E6FD2">
              <w:rPr>
                <w:noProof/>
                <w:webHidden/>
              </w:rPr>
              <w:instrText xml:space="preserve"> PAGEREF _Toc116839450 \h </w:instrText>
            </w:r>
            <w:r w:rsidR="007E6FD2">
              <w:rPr>
                <w:noProof/>
                <w:webHidden/>
              </w:rPr>
            </w:r>
            <w:r w:rsidR="007E6FD2">
              <w:rPr>
                <w:noProof/>
                <w:webHidden/>
              </w:rPr>
              <w:fldChar w:fldCharType="separate"/>
            </w:r>
            <w:r w:rsidR="00A77005">
              <w:rPr>
                <w:noProof/>
                <w:webHidden/>
              </w:rPr>
              <w:t>24</w:t>
            </w:r>
            <w:r w:rsidR="007E6FD2">
              <w:rPr>
                <w:noProof/>
                <w:webHidden/>
              </w:rPr>
              <w:fldChar w:fldCharType="end"/>
            </w:r>
          </w:hyperlink>
        </w:p>
        <w:p w14:paraId="7C2C06A4" w14:textId="5E7F0575" w:rsidR="007E6FD2" w:rsidRDefault="00000000">
          <w:pPr>
            <w:pStyle w:val="TOC1"/>
            <w:tabs>
              <w:tab w:val="left" w:pos="440"/>
              <w:tab w:val="right" w:leader="dot" w:pos="9016"/>
            </w:tabs>
            <w:rPr>
              <w:rFonts w:asciiTheme="minorHAnsi" w:hAnsiTheme="minorHAnsi" w:cstheme="minorBidi"/>
              <w:noProof/>
            </w:rPr>
          </w:pPr>
          <w:hyperlink w:anchor="_Toc116839451" w:history="1">
            <w:r w:rsidR="007E6FD2" w:rsidRPr="00F9471E">
              <w:rPr>
                <w:rStyle w:val="Hyperlink"/>
                <w:noProof/>
              </w:rPr>
              <w:t>6.</w:t>
            </w:r>
            <w:r w:rsidR="007E6FD2">
              <w:rPr>
                <w:rFonts w:asciiTheme="minorHAnsi" w:hAnsiTheme="minorHAnsi" w:cstheme="minorBidi"/>
                <w:noProof/>
              </w:rPr>
              <w:tab/>
            </w:r>
            <w:r w:rsidR="007E6FD2" w:rsidRPr="00F9471E">
              <w:rPr>
                <w:rStyle w:val="Hyperlink"/>
                <w:noProof/>
              </w:rPr>
              <w:t>Implementation Issues</w:t>
            </w:r>
            <w:r w:rsidR="007E6FD2">
              <w:rPr>
                <w:noProof/>
                <w:webHidden/>
              </w:rPr>
              <w:tab/>
            </w:r>
            <w:r w:rsidR="007E6FD2">
              <w:rPr>
                <w:noProof/>
                <w:webHidden/>
              </w:rPr>
              <w:fldChar w:fldCharType="begin"/>
            </w:r>
            <w:r w:rsidR="007E6FD2">
              <w:rPr>
                <w:noProof/>
                <w:webHidden/>
              </w:rPr>
              <w:instrText xml:space="preserve"> PAGEREF _Toc116839451 \h </w:instrText>
            </w:r>
            <w:r w:rsidR="007E6FD2">
              <w:rPr>
                <w:noProof/>
                <w:webHidden/>
              </w:rPr>
            </w:r>
            <w:r w:rsidR="007E6FD2">
              <w:rPr>
                <w:noProof/>
                <w:webHidden/>
              </w:rPr>
              <w:fldChar w:fldCharType="separate"/>
            </w:r>
            <w:r w:rsidR="00A77005">
              <w:rPr>
                <w:noProof/>
                <w:webHidden/>
              </w:rPr>
              <w:t>25</w:t>
            </w:r>
            <w:r w:rsidR="007E6FD2">
              <w:rPr>
                <w:noProof/>
                <w:webHidden/>
              </w:rPr>
              <w:fldChar w:fldCharType="end"/>
            </w:r>
          </w:hyperlink>
        </w:p>
        <w:p w14:paraId="4007C8E6" w14:textId="2DC7A9DD"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2" w:history="1">
            <w:r w:rsidR="007E6FD2" w:rsidRPr="00F9471E">
              <w:rPr>
                <w:rStyle w:val="Hyperlink"/>
                <w:noProof/>
              </w:rPr>
              <w:t>6.1</w:t>
            </w:r>
            <w:r w:rsidR="007E6FD2">
              <w:rPr>
                <w:rFonts w:asciiTheme="minorHAnsi" w:hAnsiTheme="minorHAnsi" w:cstheme="minorBidi"/>
                <w:noProof/>
                <w:lang w:val="en-SG" w:eastAsia="zh-CN"/>
              </w:rPr>
              <w:tab/>
            </w:r>
            <w:r w:rsidR="007E6FD2" w:rsidRPr="00F9471E">
              <w:rPr>
                <w:rStyle w:val="Hyperlink"/>
                <w:noProof/>
              </w:rPr>
              <w:t>Lag Issues</w:t>
            </w:r>
            <w:r w:rsidR="007E6FD2">
              <w:rPr>
                <w:noProof/>
                <w:webHidden/>
              </w:rPr>
              <w:tab/>
            </w:r>
            <w:r w:rsidR="007E6FD2">
              <w:rPr>
                <w:noProof/>
                <w:webHidden/>
              </w:rPr>
              <w:fldChar w:fldCharType="begin"/>
            </w:r>
            <w:r w:rsidR="007E6FD2">
              <w:rPr>
                <w:noProof/>
                <w:webHidden/>
              </w:rPr>
              <w:instrText xml:space="preserve"> PAGEREF _Toc116839452 \h </w:instrText>
            </w:r>
            <w:r w:rsidR="007E6FD2">
              <w:rPr>
                <w:noProof/>
                <w:webHidden/>
              </w:rPr>
            </w:r>
            <w:r w:rsidR="007E6FD2">
              <w:rPr>
                <w:noProof/>
                <w:webHidden/>
              </w:rPr>
              <w:fldChar w:fldCharType="separate"/>
            </w:r>
            <w:r w:rsidR="00A77005">
              <w:rPr>
                <w:noProof/>
                <w:webHidden/>
              </w:rPr>
              <w:t>25</w:t>
            </w:r>
            <w:r w:rsidR="007E6FD2">
              <w:rPr>
                <w:noProof/>
                <w:webHidden/>
              </w:rPr>
              <w:fldChar w:fldCharType="end"/>
            </w:r>
          </w:hyperlink>
        </w:p>
        <w:p w14:paraId="05B2FB32" w14:textId="3ACA8C94"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3" w:history="1">
            <w:r w:rsidR="007E6FD2" w:rsidRPr="00F9471E">
              <w:rPr>
                <w:rStyle w:val="Hyperlink"/>
                <w:noProof/>
              </w:rPr>
              <w:t>6.2</w:t>
            </w:r>
            <w:r w:rsidR="007E6FD2">
              <w:rPr>
                <w:rFonts w:asciiTheme="minorHAnsi" w:hAnsiTheme="minorHAnsi" w:cstheme="minorBidi"/>
                <w:noProof/>
                <w:lang w:val="en-SG" w:eastAsia="zh-CN"/>
              </w:rPr>
              <w:tab/>
            </w:r>
            <w:r w:rsidR="007E6FD2" w:rsidRPr="00F9471E">
              <w:rPr>
                <w:rStyle w:val="Hyperlink"/>
                <w:noProof/>
              </w:rPr>
              <w:t>Hardware Issue</w:t>
            </w:r>
            <w:r w:rsidR="007E6FD2">
              <w:rPr>
                <w:noProof/>
                <w:webHidden/>
              </w:rPr>
              <w:tab/>
            </w:r>
            <w:r w:rsidR="007E6FD2">
              <w:rPr>
                <w:noProof/>
                <w:webHidden/>
              </w:rPr>
              <w:fldChar w:fldCharType="begin"/>
            </w:r>
            <w:r w:rsidR="007E6FD2">
              <w:rPr>
                <w:noProof/>
                <w:webHidden/>
              </w:rPr>
              <w:instrText xml:space="preserve"> PAGEREF _Toc116839453 \h </w:instrText>
            </w:r>
            <w:r w:rsidR="007E6FD2">
              <w:rPr>
                <w:noProof/>
                <w:webHidden/>
              </w:rPr>
            </w:r>
            <w:r w:rsidR="007E6FD2">
              <w:rPr>
                <w:noProof/>
                <w:webHidden/>
              </w:rPr>
              <w:fldChar w:fldCharType="separate"/>
            </w:r>
            <w:r w:rsidR="00A77005">
              <w:rPr>
                <w:noProof/>
                <w:webHidden/>
              </w:rPr>
              <w:t>25</w:t>
            </w:r>
            <w:r w:rsidR="007E6FD2">
              <w:rPr>
                <w:noProof/>
                <w:webHidden/>
              </w:rPr>
              <w:fldChar w:fldCharType="end"/>
            </w:r>
          </w:hyperlink>
        </w:p>
        <w:p w14:paraId="3E5B6643" w14:textId="4F0F5135" w:rsidR="007E6FD2" w:rsidRDefault="00000000">
          <w:pPr>
            <w:pStyle w:val="TOC1"/>
            <w:tabs>
              <w:tab w:val="left" w:pos="440"/>
              <w:tab w:val="right" w:leader="dot" w:pos="9016"/>
            </w:tabs>
            <w:rPr>
              <w:rFonts w:asciiTheme="minorHAnsi" w:hAnsiTheme="minorHAnsi" w:cstheme="minorBidi"/>
              <w:noProof/>
            </w:rPr>
          </w:pPr>
          <w:hyperlink w:anchor="_Toc116839454" w:history="1">
            <w:r w:rsidR="007E6FD2" w:rsidRPr="00F9471E">
              <w:rPr>
                <w:rStyle w:val="Hyperlink"/>
                <w:noProof/>
              </w:rPr>
              <w:t>7.</w:t>
            </w:r>
            <w:r w:rsidR="007E6FD2">
              <w:rPr>
                <w:rFonts w:asciiTheme="minorHAnsi" w:hAnsiTheme="minorHAnsi" w:cstheme="minorBidi"/>
                <w:noProof/>
              </w:rPr>
              <w:tab/>
            </w:r>
            <w:r w:rsidR="007E6FD2" w:rsidRPr="00F9471E">
              <w:rPr>
                <w:rStyle w:val="Hyperlink"/>
                <w:noProof/>
              </w:rPr>
              <w:t>Performance Measurement</w:t>
            </w:r>
            <w:r w:rsidR="007E6FD2">
              <w:rPr>
                <w:noProof/>
                <w:webHidden/>
              </w:rPr>
              <w:tab/>
            </w:r>
            <w:r w:rsidR="007E6FD2">
              <w:rPr>
                <w:noProof/>
                <w:webHidden/>
              </w:rPr>
              <w:fldChar w:fldCharType="begin"/>
            </w:r>
            <w:r w:rsidR="007E6FD2">
              <w:rPr>
                <w:noProof/>
                <w:webHidden/>
              </w:rPr>
              <w:instrText xml:space="preserve"> PAGEREF _Toc116839454 \h </w:instrText>
            </w:r>
            <w:r w:rsidR="007E6FD2">
              <w:rPr>
                <w:noProof/>
                <w:webHidden/>
              </w:rPr>
            </w:r>
            <w:r w:rsidR="007E6FD2">
              <w:rPr>
                <w:noProof/>
                <w:webHidden/>
              </w:rPr>
              <w:fldChar w:fldCharType="separate"/>
            </w:r>
            <w:r w:rsidR="00A77005">
              <w:rPr>
                <w:noProof/>
                <w:webHidden/>
              </w:rPr>
              <w:t>26</w:t>
            </w:r>
            <w:r w:rsidR="007E6FD2">
              <w:rPr>
                <w:noProof/>
                <w:webHidden/>
              </w:rPr>
              <w:fldChar w:fldCharType="end"/>
            </w:r>
          </w:hyperlink>
        </w:p>
        <w:p w14:paraId="536EDB8D" w14:textId="57744F52"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5" w:history="1">
            <w:r w:rsidR="007E6FD2" w:rsidRPr="00F9471E">
              <w:rPr>
                <w:rStyle w:val="Hyperlink"/>
                <w:noProof/>
              </w:rPr>
              <w:t>7.1</w:t>
            </w:r>
            <w:r w:rsidR="007E6FD2">
              <w:rPr>
                <w:rFonts w:asciiTheme="minorHAnsi" w:hAnsiTheme="minorHAnsi" w:cstheme="minorBidi"/>
                <w:noProof/>
                <w:lang w:val="en-SG" w:eastAsia="zh-CN"/>
              </w:rPr>
              <w:tab/>
            </w:r>
            <w:r w:rsidR="007E6FD2" w:rsidRPr="00F9471E">
              <w:rPr>
                <w:rStyle w:val="Hyperlink"/>
                <w:noProof/>
              </w:rPr>
              <w:t>Procedures for measuring performance</w:t>
            </w:r>
            <w:r w:rsidR="007E6FD2">
              <w:rPr>
                <w:noProof/>
                <w:webHidden/>
              </w:rPr>
              <w:tab/>
            </w:r>
            <w:r w:rsidR="007E6FD2">
              <w:rPr>
                <w:noProof/>
                <w:webHidden/>
              </w:rPr>
              <w:fldChar w:fldCharType="begin"/>
            </w:r>
            <w:r w:rsidR="007E6FD2">
              <w:rPr>
                <w:noProof/>
                <w:webHidden/>
              </w:rPr>
              <w:instrText xml:space="preserve"> PAGEREF _Toc116839455 \h </w:instrText>
            </w:r>
            <w:r w:rsidR="007E6FD2">
              <w:rPr>
                <w:noProof/>
                <w:webHidden/>
              </w:rPr>
            </w:r>
            <w:r w:rsidR="007E6FD2">
              <w:rPr>
                <w:noProof/>
                <w:webHidden/>
              </w:rPr>
              <w:fldChar w:fldCharType="separate"/>
            </w:r>
            <w:r w:rsidR="00A77005">
              <w:rPr>
                <w:noProof/>
                <w:webHidden/>
              </w:rPr>
              <w:t>26</w:t>
            </w:r>
            <w:r w:rsidR="007E6FD2">
              <w:rPr>
                <w:noProof/>
                <w:webHidden/>
              </w:rPr>
              <w:fldChar w:fldCharType="end"/>
            </w:r>
          </w:hyperlink>
        </w:p>
        <w:p w14:paraId="5EE98770" w14:textId="2C50BFCB"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6" w:history="1">
            <w:r w:rsidR="007E6FD2" w:rsidRPr="00F9471E">
              <w:rPr>
                <w:rStyle w:val="Hyperlink"/>
                <w:noProof/>
              </w:rPr>
              <w:t>7.2</w:t>
            </w:r>
            <w:r w:rsidR="007E6FD2">
              <w:rPr>
                <w:rFonts w:asciiTheme="minorHAnsi" w:hAnsiTheme="minorHAnsi" w:cstheme="minorBidi"/>
                <w:noProof/>
                <w:lang w:val="en-SG" w:eastAsia="zh-CN"/>
              </w:rPr>
              <w:tab/>
            </w:r>
            <w:r w:rsidR="007E6FD2" w:rsidRPr="00F9471E">
              <w:rPr>
                <w:rStyle w:val="Hyperlink"/>
                <w:noProof/>
              </w:rPr>
              <w:t>Results of performance between Unity default library and Csound library</w:t>
            </w:r>
            <w:r w:rsidR="007E6FD2">
              <w:rPr>
                <w:noProof/>
                <w:webHidden/>
              </w:rPr>
              <w:tab/>
            </w:r>
            <w:r w:rsidR="007E6FD2">
              <w:rPr>
                <w:noProof/>
                <w:webHidden/>
              </w:rPr>
              <w:fldChar w:fldCharType="begin"/>
            </w:r>
            <w:r w:rsidR="007E6FD2">
              <w:rPr>
                <w:noProof/>
                <w:webHidden/>
              </w:rPr>
              <w:instrText xml:space="preserve"> PAGEREF _Toc116839456 \h </w:instrText>
            </w:r>
            <w:r w:rsidR="007E6FD2">
              <w:rPr>
                <w:noProof/>
                <w:webHidden/>
              </w:rPr>
            </w:r>
            <w:r w:rsidR="007E6FD2">
              <w:rPr>
                <w:noProof/>
                <w:webHidden/>
              </w:rPr>
              <w:fldChar w:fldCharType="separate"/>
            </w:r>
            <w:r w:rsidR="00A77005">
              <w:rPr>
                <w:noProof/>
                <w:webHidden/>
              </w:rPr>
              <w:t>26</w:t>
            </w:r>
            <w:r w:rsidR="007E6FD2">
              <w:rPr>
                <w:noProof/>
                <w:webHidden/>
              </w:rPr>
              <w:fldChar w:fldCharType="end"/>
            </w:r>
          </w:hyperlink>
        </w:p>
        <w:p w14:paraId="3FFDBE03" w14:textId="4E6E6094" w:rsidR="007E6FD2" w:rsidRDefault="00000000">
          <w:pPr>
            <w:pStyle w:val="TOC1"/>
            <w:tabs>
              <w:tab w:val="left" w:pos="440"/>
              <w:tab w:val="right" w:leader="dot" w:pos="9016"/>
            </w:tabs>
            <w:rPr>
              <w:rFonts w:asciiTheme="minorHAnsi" w:hAnsiTheme="minorHAnsi" w:cstheme="minorBidi"/>
              <w:noProof/>
            </w:rPr>
          </w:pPr>
          <w:hyperlink w:anchor="_Toc116839457" w:history="1">
            <w:r w:rsidR="007E6FD2" w:rsidRPr="00F9471E">
              <w:rPr>
                <w:rStyle w:val="Hyperlink"/>
                <w:noProof/>
              </w:rPr>
              <w:t>8.</w:t>
            </w:r>
            <w:r w:rsidR="007E6FD2">
              <w:rPr>
                <w:rFonts w:asciiTheme="minorHAnsi" w:hAnsiTheme="minorHAnsi" w:cstheme="minorBidi"/>
                <w:noProof/>
              </w:rPr>
              <w:tab/>
            </w:r>
            <w:r w:rsidR="007E6FD2" w:rsidRPr="00F9471E">
              <w:rPr>
                <w:rStyle w:val="Hyperlink"/>
                <w:noProof/>
              </w:rPr>
              <w:t>Conclusion</w:t>
            </w:r>
            <w:r w:rsidR="007E6FD2">
              <w:rPr>
                <w:noProof/>
                <w:webHidden/>
              </w:rPr>
              <w:tab/>
            </w:r>
            <w:r w:rsidR="007E6FD2">
              <w:rPr>
                <w:noProof/>
                <w:webHidden/>
              </w:rPr>
              <w:fldChar w:fldCharType="begin"/>
            </w:r>
            <w:r w:rsidR="007E6FD2">
              <w:rPr>
                <w:noProof/>
                <w:webHidden/>
              </w:rPr>
              <w:instrText xml:space="preserve"> PAGEREF _Toc116839457 \h </w:instrText>
            </w:r>
            <w:r w:rsidR="007E6FD2">
              <w:rPr>
                <w:noProof/>
                <w:webHidden/>
              </w:rPr>
            </w:r>
            <w:r w:rsidR="007E6FD2">
              <w:rPr>
                <w:noProof/>
                <w:webHidden/>
              </w:rPr>
              <w:fldChar w:fldCharType="separate"/>
            </w:r>
            <w:r w:rsidR="00A77005">
              <w:rPr>
                <w:noProof/>
                <w:webHidden/>
              </w:rPr>
              <w:t>27</w:t>
            </w:r>
            <w:r w:rsidR="007E6FD2">
              <w:rPr>
                <w:noProof/>
                <w:webHidden/>
              </w:rPr>
              <w:fldChar w:fldCharType="end"/>
            </w:r>
          </w:hyperlink>
        </w:p>
        <w:p w14:paraId="046F4944" w14:textId="5D2BA310" w:rsidR="007E6FD2" w:rsidRDefault="00000000">
          <w:pPr>
            <w:pStyle w:val="TOC1"/>
            <w:tabs>
              <w:tab w:val="left" w:pos="440"/>
              <w:tab w:val="right" w:leader="dot" w:pos="9016"/>
            </w:tabs>
            <w:rPr>
              <w:rFonts w:asciiTheme="minorHAnsi" w:hAnsiTheme="minorHAnsi" w:cstheme="minorBidi"/>
              <w:noProof/>
            </w:rPr>
          </w:pPr>
          <w:hyperlink w:anchor="_Toc116839458" w:history="1">
            <w:r w:rsidR="007E6FD2" w:rsidRPr="00F9471E">
              <w:rPr>
                <w:rStyle w:val="Hyperlink"/>
                <w:noProof/>
              </w:rPr>
              <w:t>9.</w:t>
            </w:r>
            <w:r w:rsidR="007E6FD2">
              <w:rPr>
                <w:rFonts w:asciiTheme="minorHAnsi" w:hAnsiTheme="minorHAnsi" w:cstheme="minorBidi"/>
                <w:noProof/>
              </w:rPr>
              <w:tab/>
            </w:r>
            <w:r w:rsidR="007E6FD2" w:rsidRPr="00F9471E">
              <w:rPr>
                <w:rStyle w:val="Hyperlink"/>
                <w:noProof/>
              </w:rPr>
              <w:t>References</w:t>
            </w:r>
            <w:r w:rsidR="007E6FD2">
              <w:rPr>
                <w:noProof/>
                <w:webHidden/>
              </w:rPr>
              <w:tab/>
            </w:r>
            <w:r w:rsidR="007E6FD2">
              <w:rPr>
                <w:noProof/>
                <w:webHidden/>
              </w:rPr>
              <w:fldChar w:fldCharType="begin"/>
            </w:r>
            <w:r w:rsidR="007E6FD2">
              <w:rPr>
                <w:noProof/>
                <w:webHidden/>
              </w:rPr>
              <w:instrText xml:space="preserve"> PAGEREF _Toc116839458 \h </w:instrText>
            </w:r>
            <w:r w:rsidR="007E6FD2">
              <w:rPr>
                <w:noProof/>
                <w:webHidden/>
              </w:rPr>
            </w:r>
            <w:r w:rsidR="007E6FD2">
              <w:rPr>
                <w:noProof/>
                <w:webHidden/>
              </w:rPr>
              <w:fldChar w:fldCharType="separate"/>
            </w:r>
            <w:r w:rsidR="00A77005">
              <w:rPr>
                <w:noProof/>
                <w:webHidden/>
              </w:rPr>
              <w:t>28</w:t>
            </w:r>
            <w:r w:rsidR="007E6FD2">
              <w:rPr>
                <w:noProof/>
                <w:webHidden/>
              </w:rPr>
              <w:fldChar w:fldCharType="end"/>
            </w:r>
          </w:hyperlink>
        </w:p>
        <w:p w14:paraId="332F778D" w14:textId="3C5A76D1" w:rsidR="00D4127D" w:rsidRPr="007E6FD2" w:rsidRDefault="00FB4FA3" w:rsidP="005C5141">
          <w:pPr>
            <w:rPr>
              <w:noProof/>
              <w:sz w:val="20"/>
              <w:szCs w:val="20"/>
            </w:rPr>
          </w:pPr>
          <w:r w:rsidRPr="007E6FD2">
            <w:rPr>
              <w:sz w:val="20"/>
              <w:szCs w:val="20"/>
            </w:rPr>
            <w:fldChar w:fldCharType="end"/>
          </w:r>
        </w:p>
      </w:sdtContent>
    </w:sdt>
    <w:p w14:paraId="17A1A3D6" w14:textId="77777777" w:rsidR="0074684B" w:rsidRDefault="0074684B" w:rsidP="00626961">
      <w:pPr>
        <w:pStyle w:val="Heading1"/>
        <w:numPr>
          <w:ilvl w:val="0"/>
          <w:numId w:val="0"/>
        </w:numPr>
        <w:ind w:left="360" w:hanging="360"/>
      </w:pPr>
    </w:p>
    <w:p w14:paraId="21D94ADE" w14:textId="77777777" w:rsidR="0074684B" w:rsidRDefault="0074684B" w:rsidP="00626961">
      <w:pPr>
        <w:pStyle w:val="Heading1"/>
        <w:numPr>
          <w:ilvl w:val="0"/>
          <w:numId w:val="0"/>
        </w:numPr>
        <w:ind w:left="360" w:hanging="360"/>
      </w:pPr>
    </w:p>
    <w:p w14:paraId="5E9E0F3C" w14:textId="730213BA" w:rsidR="0074684B" w:rsidRDefault="0074684B" w:rsidP="00626961">
      <w:pPr>
        <w:pStyle w:val="Heading1"/>
        <w:numPr>
          <w:ilvl w:val="0"/>
          <w:numId w:val="0"/>
        </w:numPr>
        <w:ind w:left="360" w:hanging="360"/>
      </w:pPr>
    </w:p>
    <w:p w14:paraId="31BBB1A5" w14:textId="089AD026" w:rsidR="002D6362" w:rsidRDefault="002D6362" w:rsidP="002D6362"/>
    <w:p w14:paraId="3630070A" w14:textId="77777777" w:rsidR="002D6362" w:rsidRPr="002D6362" w:rsidRDefault="002D6362" w:rsidP="002D6362"/>
    <w:p w14:paraId="72F59D74" w14:textId="36403641" w:rsidR="0074684B" w:rsidRDefault="007E6FD2" w:rsidP="007E6FD2">
      <w:pPr>
        <w:pStyle w:val="Heading1"/>
        <w:numPr>
          <w:ilvl w:val="0"/>
          <w:numId w:val="0"/>
        </w:numPr>
        <w:ind w:left="360" w:hanging="360"/>
      </w:pPr>
      <w:bookmarkStart w:id="2" w:name="_Toc116839412"/>
      <w:r>
        <w:t>Table of Figure</w:t>
      </w:r>
      <w:bookmarkEnd w:id="2"/>
    </w:p>
    <w:p w14:paraId="586E2C63" w14:textId="77777777" w:rsidR="007E6FD2" w:rsidRPr="007E6FD2" w:rsidRDefault="007E6FD2" w:rsidP="007E6FD2"/>
    <w:p w14:paraId="5EB90041" w14:textId="5266E55F" w:rsidR="004163D6" w:rsidRDefault="002D6362">
      <w:pPr>
        <w:pStyle w:val="TableofFigures"/>
        <w:tabs>
          <w:tab w:val="right" w:leader="dot" w:pos="9016"/>
        </w:tabs>
        <w:rPr>
          <w:rFonts w:asciiTheme="minorHAnsi" w:hAnsiTheme="minorHAnsi" w:cstheme="minorBidi"/>
          <w:noProof/>
        </w:rPr>
      </w:pPr>
      <w:r w:rsidRPr="00980F92">
        <w:rPr>
          <w:sz w:val="20"/>
          <w:szCs w:val="20"/>
        </w:rPr>
        <w:fldChar w:fldCharType="begin"/>
      </w:r>
      <w:r w:rsidRPr="00980F92">
        <w:rPr>
          <w:sz w:val="20"/>
          <w:szCs w:val="20"/>
        </w:rPr>
        <w:instrText xml:space="preserve"> TOC \h \z \c "Figure" </w:instrText>
      </w:r>
      <w:r w:rsidRPr="00980F92">
        <w:rPr>
          <w:sz w:val="20"/>
          <w:szCs w:val="20"/>
        </w:rPr>
        <w:fldChar w:fldCharType="separate"/>
      </w:r>
      <w:hyperlink w:anchor="_Toc116849965" w:history="1">
        <w:r w:rsidR="004163D6" w:rsidRPr="008365EA">
          <w:rPr>
            <w:rStyle w:val="Hyperlink"/>
            <w:noProof/>
          </w:rPr>
          <w:t>Figure 1 Theremin appearance</w:t>
        </w:r>
        <w:r w:rsidR="004163D6">
          <w:rPr>
            <w:noProof/>
            <w:webHidden/>
          </w:rPr>
          <w:tab/>
        </w:r>
        <w:r w:rsidR="004163D6">
          <w:rPr>
            <w:noProof/>
            <w:webHidden/>
          </w:rPr>
          <w:fldChar w:fldCharType="begin"/>
        </w:r>
        <w:r w:rsidR="004163D6">
          <w:rPr>
            <w:noProof/>
            <w:webHidden/>
          </w:rPr>
          <w:instrText xml:space="preserve"> PAGEREF _Toc116849965 \h </w:instrText>
        </w:r>
        <w:r w:rsidR="004163D6">
          <w:rPr>
            <w:noProof/>
            <w:webHidden/>
          </w:rPr>
        </w:r>
        <w:r w:rsidR="004163D6">
          <w:rPr>
            <w:noProof/>
            <w:webHidden/>
          </w:rPr>
          <w:fldChar w:fldCharType="separate"/>
        </w:r>
        <w:r w:rsidR="004163D6">
          <w:rPr>
            <w:noProof/>
            <w:webHidden/>
          </w:rPr>
          <w:t>6</w:t>
        </w:r>
        <w:r w:rsidR="004163D6">
          <w:rPr>
            <w:noProof/>
            <w:webHidden/>
          </w:rPr>
          <w:fldChar w:fldCharType="end"/>
        </w:r>
      </w:hyperlink>
    </w:p>
    <w:p w14:paraId="7A4BA5FC" w14:textId="465884A3" w:rsidR="004163D6" w:rsidRDefault="00000000">
      <w:pPr>
        <w:pStyle w:val="TableofFigures"/>
        <w:tabs>
          <w:tab w:val="right" w:leader="dot" w:pos="9016"/>
        </w:tabs>
        <w:rPr>
          <w:rFonts w:asciiTheme="minorHAnsi" w:hAnsiTheme="minorHAnsi" w:cstheme="minorBidi"/>
          <w:noProof/>
        </w:rPr>
      </w:pPr>
      <w:hyperlink w:anchor="_Toc116849966" w:history="1">
        <w:r w:rsidR="004163D6" w:rsidRPr="008365EA">
          <w:rPr>
            <w:rStyle w:val="Hyperlink"/>
            <w:noProof/>
          </w:rPr>
          <w:t>Figure 2. Leap Motion Controller</w:t>
        </w:r>
        <w:r w:rsidR="004163D6">
          <w:rPr>
            <w:noProof/>
            <w:webHidden/>
          </w:rPr>
          <w:tab/>
        </w:r>
        <w:r w:rsidR="004163D6">
          <w:rPr>
            <w:noProof/>
            <w:webHidden/>
          </w:rPr>
          <w:fldChar w:fldCharType="begin"/>
        </w:r>
        <w:r w:rsidR="004163D6">
          <w:rPr>
            <w:noProof/>
            <w:webHidden/>
          </w:rPr>
          <w:instrText xml:space="preserve"> PAGEREF _Toc116849966 \h </w:instrText>
        </w:r>
        <w:r w:rsidR="004163D6">
          <w:rPr>
            <w:noProof/>
            <w:webHidden/>
          </w:rPr>
        </w:r>
        <w:r w:rsidR="004163D6">
          <w:rPr>
            <w:noProof/>
            <w:webHidden/>
          </w:rPr>
          <w:fldChar w:fldCharType="separate"/>
        </w:r>
        <w:r w:rsidR="004163D6">
          <w:rPr>
            <w:noProof/>
            <w:webHidden/>
          </w:rPr>
          <w:t>6</w:t>
        </w:r>
        <w:r w:rsidR="004163D6">
          <w:rPr>
            <w:noProof/>
            <w:webHidden/>
          </w:rPr>
          <w:fldChar w:fldCharType="end"/>
        </w:r>
      </w:hyperlink>
    </w:p>
    <w:p w14:paraId="432BB5B9" w14:textId="5D0C2B1D" w:rsidR="004163D6" w:rsidRDefault="00000000">
      <w:pPr>
        <w:pStyle w:val="TableofFigures"/>
        <w:tabs>
          <w:tab w:val="right" w:leader="dot" w:pos="9016"/>
        </w:tabs>
        <w:rPr>
          <w:rFonts w:asciiTheme="minorHAnsi" w:hAnsiTheme="minorHAnsi" w:cstheme="minorBidi"/>
          <w:noProof/>
        </w:rPr>
      </w:pPr>
      <w:hyperlink w:anchor="_Toc116849967" w:history="1">
        <w:r w:rsidR="004163D6" w:rsidRPr="008365EA">
          <w:rPr>
            <w:rStyle w:val="Hyperlink"/>
            <w:noProof/>
          </w:rPr>
          <w:t>Figure 3.  Ultraleap hand tracking interaction zones</w:t>
        </w:r>
        <w:r w:rsidR="004163D6">
          <w:rPr>
            <w:noProof/>
            <w:webHidden/>
          </w:rPr>
          <w:tab/>
        </w:r>
        <w:r w:rsidR="004163D6">
          <w:rPr>
            <w:noProof/>
            <w:webHidden/>
          </w:rPr>
          <w:fldChar w:fldCharType="begin"/>
        </w:r>
        <w:r w:rsidR="004163D6">
          <w:rPr>
            <w:noProof/>
            <w:webHidden/>
          </w:rPr>
          <w:instrText xml:space="preserve"> PAGEREF _Toc116849967 \h </w:instrText>
        </w:r>
        <w:r w:rsidR="004163D6">
          <w:rPr>
            <w:noProof/>
            <w:webHidden/>
          </w:rPr>
        </w:r>
        <w:r w:rsidR="004163D6">
          <w:rPr>
            <w:noProof/>
            <w:webHidden/>
          </w:rPr>
          <w:fldChar w:fldCharType="separate"/>
        </w:r>
        <w:r w:rsidR="004163D6">
          <w:rPr>
            <w:noProof/>
            <w:webHidden/>
          </w:rPr>
          <w:t>7</w:t>
        </w:r>
        <w:r w:rsidR="004163D6">
          <w:rPr>
            <w:noProof/>
            <w:webHidden/>
          </w:rPr>
          <w:fldChar w:fldCharType="end"/>
        </w:r>
      </w:hyperlink>
    </w:p>
    <w:p w14:paraId="7EE759BD" w14:textId="126A7BBB" w:rsidR="004163D6" w:rsidRDefault="00000000">
      <w:pPr>
        <w:pStyle w:val="TableofFigures"/>
        <w:tabs>
          <w:tab w:val="right" w:leader="dot" w:pos="9016"/>
        </w:tabs>
        <w:rPr>
          <w:rFonts w:asciiTheme="minorHAnsi" w:hAnsiTheme="minorHAnsi" w:cstheme="minorBidi"/>
          <w:noProof/>
        </w:rPr>
      </w:pPr>
      <w:hyperlink w:anchor="_Toc116849968" w:history="1">
        <w:r w:rsidR="004163D6" w:rsidRPr="008365EA">
          <w:rPr>
            <w:rStyle w:val="Hyperlink"/>
            <w:noProof/>
          </w:rPr>
          <w:t>Figure 4. Software implemented by former students</w:t>
        </w:r>
        <w:r w:rsidR="004163D6">
          <w:rPr>
            <w:noProof/>
            <w:webHidden/>
          </w:rPr>
          <w:tab/>
        </w:r>
        <w:r w:rsidR="004163D6">
          <w:rPr>
            <w:noProof/>
            <w:webHidden/>
          </w:rPr>
          <w:fldChar w:fldCharType="begin"/>
        </w:r>
        <w:r w:rsidR="004163D6">
          <w:rPr>
            <w:noProof/>
            <w:webHidden/>
          </w:rPr>
          <w:instrText xml:space="preserve"> PAGEREF _Toc116849968 \h </w:instrText>
        </w:r>
        <w:r w:rsidR="004163D6">
          <w:rPr>
            <w:noProof/>
            <w:webHidden/>
          </w:rPr>
        </w:r>
        <w:r w:rsidR="004163D6">
          <w:rPr>
            <w:noProof/>
            <w:webHidden/>
          </w:rPr>
          <w:fldChar w:fldCharType="separate"/>
        </w:r>
        <w:r w:rsidR="004163D6">
          <w:rPr>
            <w:noProof/>
            <w:webHidden/>
          </w:rPr>
          <w:t>8</w:t>
        </w:r>
        <w:r w:rsidR="004163D6">
          <w:rPr>
            <w:noProof/>
            <w:webHidden/>
          </w:rPr>
          <w:fldChar w:fldCharType="end"/>
        </w:r>
      </w:hyperlink>
    </w:p>
    <w:p w14:paraId="0C6A9835" w14:textId="66AC3202" w:rsidR="004163D6" w:rsidRDefault="00000000">
      <w:pPr>
        <w:pStyle w:val="TableofFigures"/>
        <w:tabs>
          <w:tab w:val="right" w:leader="dot" w:pos="9016"/>
        </w:tabs>
        <w:rPr>
          <w:rFonts w:asciiTheme="minorHAnsi" w:hAnsiTheme="minorHAnsi" w:cstheme="minorBidi"/>
          <w:noProof/>
        </w:rPr>
      </w:pPr>
      <w:hyperlink w:anchor="_Toc116849969" w:history="1">
        <w:r w:rsidR="004163D6" w:rsidRPr="008365EA">
          <w:rPr>
            <w:rStyle w:val="Hyperlink"/>
            <w:noProof/>
          </w:rPr>
          <w:t>Figure 5. Physics representations of hands and VR controllers with interaction in Unity</w:t>
        </w:r>
        <w:r w:rsidR="004163D6">
          <w:rPr>
            <w:noProof/>
            <w:webHidden/>
          </w:rPr>
          <w:tab/>
        </w:r>
        <w:r w:rsidR="004163D6">
          <w:rPr>
            <w:noProof/>
            <w:webHidden/>
          </w:rPr>
          <w:fldChar w:fldCharType="begin"/>
        </w:r>
        <w:r w:rsidR="004163D6">
          <w:rPr>
            <w:noProof/>
            <w:webHidden/>
          </w:rPr>
          <w:instrText xml:space="preserve"> PAGEREF _Toc116849969 \h </w:instrText>
        </w:r>
        <w:r w:rsidR="004163D6">
          <w:rPr>
            <w:noProof/>
            <w:webHidden/>
          </w:rPr>
        </w:r>
        <w:r w:rsidR="004163D6">
          <w:rPr>
            <w:noProof/>
            <w:webHidden/>
          </w:rPr>
          <w:fldChar w:fldCharType="separate"/>
        </w:r>
        <w:r w:rsidR="004163D6">
          <w:rPr>
            <w:noProof/>
            <w:webHidden/>
          </w:rPr>
          <w:t>10</w:t>
        </w:r>
        <w:r w:rsidR="004163D6">
          <w:rPr>
            <w:noProof/>
            <w:webHidden/>
          </w:rPr>
          <w:fldChar w:fldCharType="end"/>
        </w:r>
      </w:hyperlink>
    </w:p>
    <w:p w14:paraId="705DD622" w14:textId="2BF0D86C" w:rsidR="004163D6" w:rsidRDefault="00000000">
      <w:pPr>
        <w:pStyle w:val="TableofFigures"/>
        <w:tabs>
          <w:tab w:val="right" w:leader="dot" w:pos="9016"/>
        </w:tabs>
        <w:rPr>
          <w:rFonts w:asciiTheme="minorHAnsi" w:hAnsiTheme="minorHAnsi" w:cstheme="minorBidi"/>
          <w:noProof/>
        </w:rPr>
      </w:pPr>
      <w:hyperlink w:anchor="_Toc116849970" w:history="1">
        <w:r w:rsidR="004163D6" w:rsidRPr="008365EA">
          <w:rPr>
            <w:rStyle w:val="Hyperlink"/>
            <w:noProof/>
          </w:rPr>
          <w:t>Figure 6. Generating a sine wave with the OnAudioFilterRead function</w:t>
        </w:r>
        <w:r w:rsidR="004163D6">
          <w:rPr>
            <w:noProof/>
            <w:webHidden/>
          </w:rPr>
          <w:tab/>
        </w:r>
        <w:r w:rsidR="004163D6">
          <w:rPr>
            <w:noProof/>
            <w:webHidden/>
          </w:rPr>
          <w:fldChar w:fldCharType="begin"/>
        </w:r>
        <w:r w:rsidR="004163D6">
          <w:rPr>
            <w:noProof/>
            <w:webHidden/>
          </w:rPr>
          <w:instrText xml:space="preserve"> PAGEREF _Toc116849970 \h </w:instrText>
        </w:r>
        <w:r w:rsidR="004163D6">
          <w:rPr>
            <w:noProof/>
            <w:webHidden/>
          </w:rPr>
        </w:r>
        <w:r w:rsidR="004163D6">
          <w:rPr>
            <w:noProof/>
            <w:webHidden/>
          </w:rPr>
          <w:fldChar w:fldCharType="separate"/>
        </w:r>
        <w:r w:rsidR="004163D6">
          <w:rPr>
            <w:noProof/>
            <w:webHidden/>
          </w:rPr>
          <w:t>11</w:t>
        </w:r>
        <w:r w:rsidR="004163D6">
          <w:rPr>
            <w:noProof/>
            <w:webHidden/>
          </w:rPr>
          <w:fldChar w:fldCharType="end"/>
        </w:r>
      </w:hyperlink>
    </w:p>
    <w:p w14:paraId="5AECCEFC" w14:textId="6F87ABF7" w:rsidR="004163D6" w:rsidRDefault="00000000">
      <w:pPr>
        <w:pStyle w:val="TableofFigures"/>
        <w:tabs>
          <w:tab w:val="right" w:leader="dot" w:pos="9016"/>
        </w:tabs>
        <w:rPr>
          <w:rFonts w:asciiTheme="minorHAnsi" w:hAnsiTheme="minorHAnsi" w:cstheme="minorBidi"/>
          <w:noProof/>
        </w:rPr>
      </w:pPr>
      <w:hyperlink w:anchor="_Toc116849971" w:history="1">
        <w:r w:rsidR="004163D6" w:rsidRPr="008365EA">
          <w:rPr>
            <w:rStyle w:val="Hyperlink"/>
            <w:noProof/>
          </w:rPr>
          <w:t>Figure 7. An example of csd file</w:t>
        </w:r>
        <w:r w:rsidR="004163D6">
          <w:rPr>
            <w:noProof/>
            <w:webHidden/>
          </w:rPr>
          <w:tab/>
        </w:r>
        <w:r w:rsidR="004163D6">
          <w:rPr>
            <w:noProof/>
            <w:webHidden/>
          </w:rPr>
          <w:fldChar w:fldCharType="begin"/>
        </w:r>
        <w:r w:rsidR="004163D6">
          <w:rPr>
            <w:noProof/>
            <w:webHidden/>
          </w:rPr>
          <w:instrText xml:space="preserve"> PAGEREF _Toc116849971 \h </w:instrText>
        </w:r>
        <w:r w:rsidR="004163D6">
          <w:rPr>
            <w:noProof/>
            <w:webHidden/>
          </w:rPr>
        </w:r>
        <w:r w:rsidR="004163D6">
          <w:rPr>
            <w:noProof/>
            <w:webHidden/>
          </w:rPr>
          <w:fldChar w:fldCharType="separate"/>
        </w:r>
        <w:r w:rsidR="004163D6">
          <w:rPr>
            <w:noProof/>
            <w:webHidden/>
          </w:rPr>
          <w:t>12</w:t>
        </w:r>
        <w:r w:rsidR="004163D6">
          <w:rPr>
            <w:noProof/>
            <w:webHidden/>
          </w:rPr>
          <w:fldChar w:fldCharType="end"/>
        </w:r>
      </w:hyperlink>
    </w:p>
    <w:p w14:paraId="49CD8478" w14:textId="6BACC44E" w:rsidR="004163D6" w:rsidRDefault="00000000">
      <w:pPr>
        <w:pStyle w:val="TableofFigures"/>
        <w:tabs>
          <w:tab w:val="right" w:leader="dot" w:pos="9016"/>
        </w:tabs>
        <w:rPr>
          <w:rFonts w:asciiTheme="minorHAnsi" w:hAnsiTheme="minorHAnsi" w:cstheme="minorBidi"/>
          <w:noProof/>
        </w:rPr>
      </w:pPr>
      <w:hyperlink w:anchor="_Toc116849972" w:history="1">
        <w:r w:rsidR="004163D6" w:rsidRPr="008365EA">
          <w:rPr>
            <w:rStyle w:val="Hyperlink"/>
            <w:noProof/>
          </w:rPr>
          <w:t>Figure 8. Calculating size of each note in playing area</w:t>
        </w:r>
        <w:r w:rsidR="004163D6">
          <w:rPr>
            <w:noProof/>
            <w:webHidden/>
          </w:rPr>
          <w:tab/>
        </w:r>
        <w:r w:rsidR="004163D6">
          <w:rPr>
            <w:noProof/>
            <w:webHidden/>
          </w:rPr>
          <w:fldChar w:fldCharType="begin"/>
        </w:r>
        <w:r w:rsidR="004163D6">
          <w:rPr>
            <w:noProof/>
            <w:webHidden/>
          </w:rPr>
          <w:instrText xml:space="preserve"> PAGEREF _Toc116849972 \h </w:instrText>
        </w:r>
        <w:r w:rsidR="004163D6">
          <w:rPr>
            <w:noProof/>
            <w:webHidden/>
          </w:rPr>
        </w:r>
        <w:r w:rsidR="004163D6">
          <w:rPr>
            <w:noProof/>
            <w:webHidden/>
          </w:rPr>
          <w:fldChar w:fldCharType="separate"/>
        </w:r>
        <w:r w:rsidR="004163D6">
          <w:rPr>
            <w:noProof/>
            <w:webHidden/>
          </w:rPr>
          <w:t>14</w:t>
        </w:r>
        <w:r w:rsidR="004163D6">
          <w:rPr>
            <w:noProof/>
            <w:webHidden/>
          </w:rPr>
          <w:fldChar w:fldCharType="end"/>
        </w:r>
      </w:hyperlink>
    </w:p>
    <w:p w14:paraId="6C5FD126" w14:textId="1CE3CEA2" w:rsidR="004163D6" w:rsidRDefault="00000000">
      <w:pPr>
        <w:pStyle w:val="TableofFigures"/>
        <w:tabs>
          <w:tab w:val="right" w:leader="dot" w:pos="9016"/>
        </w:tabs>
        <w:rPr>
          <w:rFonts w:asciiTheme="minorHAnsi" w:hAnsiTheme="minorHAnsi" w:cstheme="minorBidi"/>
          <w:noProof/>
        </w:rPr>
      </w:pPr>
      <w:hyperlink w:anchor="_Toc116849973" w:history="1">
        <w:r w:rsidR="004163D6" w:rsidRPr="008365EA">
          <w:rPr>
            <w:rStyle w:val="Hyperlink"/>
            <w:noProof/>
          </w:rPr>
          <w:t>Figure 9. Computing fixed and continuous frequency</w:t>
        </w:r>
        <w:r w:rsidR="004163D6">
          <w:rPr>
            <w:noProof/>
            <w:webHidden/>
          </w:rPr>
          <w:tab/>
        </w:r>
        <w:r w:rsidR="004163D6">
          <w:rPr>
            <w:noProof/>
            <w:webHidden/>
          </w:rPr>
          <w:fldChar w:fldCharType="begin"/>
        </w:r>
        <w:r w:rsidR="004163D6">
          <w:rPr>
            <w:noProof/>
            <w:webHidden/>
          </w:rPr>
          <w:instrText xml:space="preserve"> PAGEREF _Toc116849973 \h </w:instrText>
        </w:r>
        <w:r w:rsidR="004163D6">
          <w:rPr>
            <w:noProof/>
            <w:webHidden/>
          </w:rPr>
        </w:r>
        <w:r w:rsidR="004163D6">
          <w:rPr>
            <w:noProof/>
            <w:webHidden/>
          </w:rPr>
          <w:fldChar w:fldCharType="separate"/>
        </w:r>
        <w:r w:rsidR="004163D6">
          <w:rPr>
            <w:noProof/>
            <w:webHidden/>
          </w:rPr>
          <w:t>14</w:t>
        </w:r>
        <w:r w:rsidR="004163D6">
          <w:rPr>
            <w:noProof/>
            <w:webHidden/>
          </w:rPr>
          <w:fldChar w:fldCharType="end"/>
        </w:r>
      </w:hyperlink>
    </w:p>
    <w:p w14:paraId="32E78BAD" w14:textId="458097CF" w:rsidR="004163D6" w:rsidRDefault="00000000">
      <w:pPr>
        <w:pStyle w:val="TableofFigures"/>
        <w:tabs>
          <w:tab w:val="right" w:leader="dot" w:pos="9016"/>
        </w:tabs>
        <w:rPr>
          <w:rFonts w:asciiTheme="minorHAnsi" w:hAnsiTheme="minorHAnsi" w:cstheme="minorBidi"/>
          <w:noProof/>
        </w:rPr>
      </w:pPr>
      <w:hyperlink w:anchor="_Toc116849974" w:history="1">
        <w:r w:rsidR="004163D6" w:rsidRPr="008365EA">
          <w:rPr>
            <w:rStyle w:val="Hyperlink"/>
            <w:noProof/>
          </w:rPr>
          <w:t>Figure 10. Computing amplitude based on mouse position</w:t>
        </w:r>
        <w:r w:rsidR="004163D6">
          <w:rPr>
            <w:noProof/>
            <w:webHidden/>
          </w:rPr>
          <w:tab/>
        </w:r>
        <w:r w:rsidR="004163D6">
          <w:rPr>
            <w:noProof/>
            <w:webHidden/>
          </w:rPr>
          <w:fldChar w:fldCharType="begin"/>
        </w:r>
        <w:r w:rsidR="004163D6">
          <w:rPr>
            <w:noProof/>
            <w:webHidden/>
          </w:rPr>
          <w:instrText xml:space="preserve"> PAGEREF _Toc116849974 \h </w:instrText>
        </w:r>
        <w:r w:rsidR="004163D6">
          <w:rPr>
            <w:noProof/>
            <w:webHidden/>
          </w:rPr>
        </w:r>
        <w:r w:rsidR="004163D6">
          <w:rPr>
            <w:noProof/>
            <w:webHidden/>
          </w:rPr>
          <w:fldChar w:fldCharType="separate"/>
        </w:r>
        <w:r w:rsidR="004163D6">
          <w:rPr>
            <w:noProof/>
            <w:webHidden/>
          </w:rPr>
          <w:t>15</w:t>
        </w:r>
        <w:r w:rsidR="004163D6">
          <w:rPr>
            <w:noProof/>
            <w:webHidden/>
          </w:rPr>
          <w:fldChar w:fldCharType="end"/>
        </w:r>
      </w:hyperlink>
    </w:p>
    <w:p w14:paraId="77E642D6" w14:textId="4FC76C5B" w:rsidR="004163D6" w:rsidRDefault="00000000">
      <w:pPr>
        <w:pStyle w:val="TableofFigures"/>
        <w:tabs>
          <w:tab w:val="right" w:leader="dot" w:pos="9016"/>
        </w:tabs>
        <w:rPr>
          <w:rFonts w:asciiTheme="minorHAnsi" w:hAnsiTheme="minorHAnsi" w:cstheme="minorBidi"/>
          <w:noProof/>
        </w:rPr>
      </w:pPr>
      <w:hyperlink w:anchor="_Toc116849975" w:history="1">
        <w:r w:rsidR="004163D6" w:rsidRPr="008365EA">
          <w:rPr>
            <w:rStyle w:val="Hyperlink"/>
            <w:noProof/>
          </w:rPr>
          <w:t>Figure 11. Input frequency and amplitude value into OnAudioFilterRead() function to generate sound</w:t>
        </w:r>
        <w:r w:rsidR="004163D6">
          <w:rPr>
            <w:noProof/>
            <w:webHidden/>
          </w:rPr>
          <w:tab/>
        </w:r>
        <w:r w:rsidR="004163D6">
          <w:rPr>
            <w:noProof/>
            <w:webHidden/>
          </w:rPr>
          <w:fldChar w:fldCharType="begin"/>
        </w:r>
        <w:r w:rsidR="004163D6">
          <w:rPr>
            <w:noProof/>
            <w:webHidden/>
          </w:rPr>
          <w:instrText xml:space="preserve"> PAGEREF _Toc116849975 \h </w:instrText>
        </w:r>
        <w:r w:rsidR="004163D6">
          <w:rPr>
            <w:noProof/>
            <w:webHidden/>
          </w:rPr>
        </w:r>
        <w:r w:rsidR="004163D6">
          <w:rPr>
            <w:noProof/>
            <w:webHidden/>
          </w:rPr>
          <w:fldChar w:fldCharType="separate"/>
        </w:r>
        <w:r w:rsidR="004163D6">
          <w:rPr>
            <w:noProof/>
            <w:webHidden/>
          </w:rPr>
          <w:t>15</w:t>
        </w:r>
        <w:r w:rsidR="004163D6">
          <w:rPr>
            <w:noProof/>
            <w:webHidden/>
          </w:rPr>
          <w:fldChar w:fldCharType="end"/>
        </w:r>
      </w:hyperlink>
    </w:p>
    <w:p w14:paraId="579F0786" w14:textId="1E4ECC3A" w:rsidR="004163D6" w:rsidRDefault="00000000">
      <w:pPr>
        <w:pStyle w:val="TableofFigures"/>
        <w:tabs>
          <w:tab w:val="right" w:leader="dot" w:pos="9016"/>
        </w:tabs>
        <w:rPr>
          <w:rFonts w:asciiTheme="minorHAnsi" w:hAnsiTheme="minorHAnsi" w:cstheme="minorBidi"/>
          <w:noProof/>
        </w:rPr>
      </w:pPr>
      <w:hyperlink w:anchor="_Toc116849976" w:history="1">
        <w:r w:rsidR="004163D6" w:rsidRPr="008365EA">
          <w:rPr>
            <w:rStyle w:val="Hyperlink"/>
            <w:noProof/>
          </w:rPr>
          <w:t>Figure 12. A software implementation of using mouse controller input to produce sound in Unity</w:t>
        </w:r>
        <w:r w:rsidR="004163D6">
          <w:rPr>
            <w:noProof/>
            <w:webHidden/>
          </w:rPr>
          <w:tab/>
        </w:r>
        <w:r w:rsidR="004163D6">
          <w:rPr>
            <w:noProof/>
            <w:webHidden/>
          </w:rPr>
          <w:fldChar w:fldCharType="begin"/>
        </w:r>
        <w:r w:rsidR="004163D6">
          <w:rPr>
            <w:noProof/>
            <w:webHidden/>
          </w:rPr>
          <w:instrText xml:space="preserve"> PAGEREF _Toc116849976 \h </w:instrText>
        </w:r>
        <w:r w:rsidR="004163D6">
          <w:rPr>
            <w:noProof/>
            <w:webHidden/>
          </w:rPr>
        </w:r>
        <w:r w:rsidR="004163D6">
          <w:rPr>
            <w:noProof/>
            <w:webHidden/>
          </w:rPr>
          <w:fldChar w:fldCharType="separate"/>
        </w:r>
        <w:r w:rsidR="004163D6">
          <w:rPr>
            <w:noProof/>
            <w:webHidden/>
          </w:rPr>
          <w:t>15</w:t>
        </w:r>
        <w:r w:rsidR="004163D6">
          <w:rPr>
            <w:noProof/>
            <w:webHidden/>
          </w:rPr>
          <w:fldChar w:fldCharType="end"/>
        </w:r>
      </w:hyperlink>
    </w:p>
    <w:p w14:paraId="0AF07C38" w14:textId="35CFDB08" w:rsidR="004163D6" w:rsidRDefault="00000000">
      <w:pPr>
        <w:pStyle w:val="TableofFigures"/>
        <w:tabs>
          <w:tab w:val="right" w:leader="dot" w:pos="9016"/>
        </w:tabs>
        <w:rPr>
          <w:rFonts w:asciiTheme="minorHAnsi" w:hAnsiTheme="minorHAnsi" w:cstheme="minorBidi"/>
          <w:noProof/>
        </w:rPr>
      </w:pPr>
      <w:hyperlink w:anchor="_Toc116849977" w:history="1">
        <w:r w:rsidR="004163D6" w:rsidRPr="008365EA">
          <w:rPr>
            <w:rStyle w:val="Hyperlink"/>
            <w:noProof/>
          </w:rPr>
          <w:t>Figure 13. Computing the position of both hands in playing space</w:t>
        </w:r>
        <w:r w:rsidR="004163D6">
          <w:rPr>
            <w:noProof/>
            <w:webHidden/>
          </w:rPr>
          <w:tab/>
        </w:r>
        <w:r w:rsidR="004163D6">
          <w:rPr>
            <w:noProof/>
            <w:webHidden/>
          </w:rPr>
          <w:fldChar w:fldCharType="begin"/>
        </w:r>
        <w:r w:rsidR="004163D6">
          <w:rPr>
            <w:noProof/>
            <w:webHidden/>
          </w:rPr>
          <w:instrText xml:space="preserve"> PAGEREF _Toc116849977 \h </w:instrText>
        </w:r>
        <w:r w:rsidR="004163D6">
          <w:rPr>
            <w:noProof/>
            <w:webHidden/>
          </w:rPr>
        </w:r>
        <w:r w:rsidR="004163D6">
          <w:rPr>
            <w:noProof/>
            <w:webHidden/>
          </w:rPr>
          <w:fldChar w:fldCharType="separate"/>
        </w:r>
        <w:r w:rsidR="004163D6">
          <w:rPr>
            <w:noProof/>
            <w:webHidden/>
          </w:rPr>
          <w:t>16</w:t>
        </w:r>
        <w:r w:rsidR="004163D6">
          <w:rPr>
            <w:noProof/>
            <w:webHidden/>
          </w:rPr>
          <w:fldChar w:fldCharType="end"/>
        </w:r>
      </w:hyperlink>
    </w:p>
    <w:p w14:paraId="46DA3055" w14:textId="0D2E9556" w:rsidR="004163D6" w:rsidRDefault="00000000">
      <w:pPr>
        <w:pStyle w:val="TableofFigures"/>
        <w:tabs>
          <w:tab w:val="right" w:leader="dot" w:pos="9016"/>
        </w:tabs>
        <w:rPr>
          <w:rFonts w:asciiTheme="minorHAnsi" w:hAnsiTheme="minorHAnsi" w:cstheme="minorBidi"/>
          <w:noProof/>
        </w:rPr>
      </w:pPr>
      <w:hyperlink w:anchor="_Toc116849978" w:history="1">
        <w:r w:rsidR="004163D6" w:rsidRPr="008365EA">
          <w:rPr>
            <w:rStyle w:val="Hyperlink"/>
            <w:noProof/>
          </w:rPr>
          <w:t>Figure 14. Computing Frequency based on right hand position</w:t>
        </w:r>
        <w:r w:rsidR="004163D6">
          <w:rPr>
            <w:noProof/>
            <w:webHidden/>
          </w:rPr>
          <w:tab/>
        </w:r>
        <w:r w:rsidR="004163D6">
          <w:rPr>
            <w:noProof/>
            <w:webHidden/>
          </w:rPr>
          <w:fldChar w:fldCharType="begin"/>
        </w:r>
        <w:r w:rsidR="004163D6">
          <w:rPr>
            <w:noProof/>
            <w:webHidden/>
          </w:rPr>
          <w:instrText xml:space="preserve"> PAGEREF _Toc116849978 \h </w:instrText>
        </w:r>
        <w:r w:rsidR="004163D6">
          <w:rPr>
            <w:noProof/>
            <w:webHidden/>
          </w:rPr>
        </w:r>
        <w:r w:rsidR="004163D6">
          <w:rPr>
            <w:noProof/>
            <w:webHidden/>
          </w:rPr>
          <w:fldChar w:fldCharType="separate"/>
        </w:r>
        <w:r w:rsidR="004163D6">
          <w:rPr>
            <w:noProof/>
            <w:webHidden/>
          </w:rPr>
          <w:t>16</w:t>
        </w:r>
        <w:r w:rsidR="004163D6">
          <w:rPr>
            <w:noProof/>
            <w:webHidden/>
          </w:rPr>
          <w:fldChar w:fldCharType="end"/>
        </w:r>
      </w:hyperlink>
    </w:p>
    <w:p w14:paraId="3B7D0B5D" w14:textId="0FC4EE77" w:rsidR="004163D6" w:rsidRDefault="00000000">
      <w:pPr>
        <w:pStyle w:val="TableofFigures"/>
        <w:tabs>
          <w:tab w:val="right" w:leader="dot" w:pos="9016"/>
        </w:tabs>
        <w:rPr>
          <w:rFonts w:asciiTheme="minorHAnsi" w:hAnsiTheme="minorHAnsi" w:cstheme="minorBidi"/>
          <w:noProof/>
        </w:rPr>
      </w:pPr>
      <w:hyperlink w:anchor="_Toc116849979" w:history="1">
        <w:r w:rsidR="004163D6" w:rsidRPr="008365EA">
          <w:rPr>
            <w:rStyle w:val="Hyperlink"/>
            <w:noProof/>
          </w:rPr>
          <w:t>Figure 15. Computing Amplitude based on left hand position</w:t>
        </w:r>
        <w:r w:rsidR="004163D6">
          <w:rPr>
            <w:noProof/>
            <w:webHidden/>
          </w:rPr>
          <w:tab/>
        </w:r>
        <w:r w:rsidR="004163D6">
          <w:rPr>
            <w:noProof/>
            <w:webHidden/>
          </w:rPr>
          <w:fldChar w:fldCharType="begin"/>
        </w:r>
        <w:r w:rsidR="004163D6">
          <w:rPr>
            <w:noProof/>
            <w:webHidden/>
          </w:rPr>
          <w:instrText xml:space="preserve"> PAGEREF _Toc116849979 \h </w:instrText>
        </w:r>
        <w:r w:rsidR="004163D6">
          <w:rPr>
            <w:noProof/>
            <w:webHidden/>
          </w:rPr>
        </w:r>
        <w:r w:rsidR="004163D6">
          <w:rPr>
            <w:noProof/>
            <w:webHidden/>
          </w:rPr>
          <w:fldChar w:fldCharType="separate"/>
        </w:r>
        <w:r w:rsidR="004163D6">
          <w:rPr>
            <w:noProof/>
            <w:webHidden/>
          </w:rPr>
          <w:t>17</w:t>
        </w:r>
        <w:r w:rsidR="004163D6">
          <w:rPr>
            <w:noProof/>
            <w:webHidden/>
          </w:rPr>
          <w:fldChar w:fldCharType="end"/>
        </w:r>
      </w:hyperlink>
    </w:p>
    <w:p w14:paraId="4729CA7F" w14:textId="71BD71AE" w:rsidR="004163D6" w:rsidRDefault="00000000">
      <w:pPr>
        <w:pStyle w:val="TableofFigures"/>
        <w:tabs>
          <w:tab w:val="right" w:leader="dot" w:pos="9016"/>
        </w:tabs>
        <w:rPr>
          <w:rFonts w:asciiTheme="minorHAnsi" w:hAnsiTheme="minorHAnsi" w:cstheme="minorBidi"/>
          <w:noProof/>
        </w:rPr>
      </w:pPr>
      <w:hyperlink w:anchor="_Toc116849980" w:history="1">
        <w:r w:rsidR="004163D6" w:rsidRPr="008365EA">
          <w:rPr>
            <w:rStyle w:val="Hyperlink"/>
            <w:noProof/>
          </w:rPr>
          <w:t>Figure 16. Smoothing the transition of amplitude to prevent pop sound in the buffer.</w:t>
        </w:r>
        <w:r w:rsidR="004163D6">
          <w:rPr>
            <w:noProof/>
            <w:webHidden/>
          </w:rPr>
          <w:tab/>
        </w:r>
        <w:r w:rsidR="004163D6">
          <w:rPr>
            <w:noProof/>
            <w:webHidden/>
          </w:rPr>
          <w:fldChar w:fldCharType="begin"/>
        </w:r>
        <w:r w:rsidR="004163D6">
          <w:rPr>
            <w:noProof/>
            <w:webHidden/>
          </w:rPr>
          <w:instrText xml:space="preserve"> PAGEREF _Toc116849980 \h </w:instrText>
        </w:r>
        <w:r w:rsidR="004163D6">
          <w:rPr>
            <w:noProof/>
            <w:webHidden/>
          </w:rPr>
        </w:r>
        <w:r w:rsidR="004163D6">
          <w:rPr>
            <w:noProof/>
            <w:webHidden/>
          </w:rPr>
          <w:fldChar w:fldCharType="separate"/>
        </w:r>
        <w:r w:rsidR="004163D6">
          <w:rPr>
            <w:noProof/>
            <w:webHidden/>
          </w:rPr>
          <w:t>17</w:t>
        </w:r>
        <w:r w:rsidR="004163D6">
          <w:rPr>
            <w:noProof/>
            <w:webHidden/>
          </w:rPr>
          <w:fldChar w:fldCharType="end"/>
        </w:r>
      </w:hyperlink>
    </w:p>
    <w:p w14:paraId="294A5091" w14:textId="036AA304" w:rsidR="004163D6" w:rsidRDefault="00000000">
      <w:pPr>
        <w:pStyle w:val="TableofFigures"/>
        <w:tabs>
          <w:tab w:val="right" w:leader="dot" w:pos="9016"/>
        </w:tabs>
        <w:rPr>
          <w:rFonts w:asciiTheme="minorHAnsi" w:hAnsiTheme="minorHAnsi" w:cstheme="minorBidi"/>
          <w:noProof/>
        </w:rPr>
      </w:pPr>
      <w:hyperlink w:anchor="_Toc116849981" w:history="1">
        <w:r w:rsidR="004163D6" w:rsidRPr="008365EA">
          <w:rPr>
            <w:rStyle w:val="Hyperlink"/>
            <w:noProof/>
          </w:rPr>
          <w:t>Figure 17. Selecting between 6 different wave functions</w:t>
        </w:r>
        <w:r w:rsidR="004163D6">
          <w:rPr>
            <w:noProof/>
            <w:webHidden/>
          </w:rPr>
          <w:tab/>
        </w:r>
        <w:r w:rsidR="004163D6">
          <w:rPr>
            <w:noProof/>
            <w:webHidden/>
          </w:rPr>
          <w:fldChar w:fldCharType="begin"/>
        </w:r>
        <w:r w:rsidR="004163D6">
          <w:rPr>
            <w:noProof/>
            <w:webHidden/>
          </w:rPr>
          <w:instrText xml:space="preserve"> PAGEREF _Toc116849981 \h </w:instrText>
        </w:r>
        <w:r w:rsidR="004163D6">
          <w:rPr>
            <w:noProof/>
            <w:webHidden/>
          </w:rPr>
        </w:r>
        <w:r w:rsidR="004163D6">
          <w:rPr>
            <w:noProof/>
            <w:webHidden/>
          </w:rPr>
          <w:fldChar w:fldCharType="separate"/>
        </w:r>
        <w:r w:rsidR="004163D6">
          <w:rPr>
            <w:noProof/>
            <w:webHidden/>
          </w:rPr>
          <w:t>18</w:t>
        </w:r>
        <w:r w:rsidR="004163D6">
          <w:rPr>
            <w:noProof/>
            <w:webHidden/>
          </w:rPr>
          <w:fldChar w:fldCharType="end"/>
        </w:r>
      </w:hyperlink>
    </w:p>
    <w:p w14:paraId="230189C4" w14:textId="1DD04879" w:rsidR="004163D6" w:rsidRDefault="00000000">
      <w:pPr>
        <w:pStyle w:val="TableofFigures"/>
        <w:tabs>
          <w:tab w:val="right" w:leader="dot" w:pos="9016"/>
        </w:tabs>
        <w:rPr>
          <w:rFonts w:asciiTheme="minorHAnsi" w:hAnsiTheme="minorHAnsi" w:cstheme="minorBidi"/>
          <w:noProof/>
        </w:rPr>
      </w:pPr>
      <w:hyperlink r:id="rId12" w:anchor="_Toc116849982" w:history="1">
        <w:r w:rsidR="004163D6" w:rsidRPr="008365EA">
          <w:rPr>
            <w:rStyle w:val="Hyperlink"/>
            <w:noProof/>
          </w:rPr>
          <w:t>Figure 18. Interaction between main script and user interface</w:t>
        </w:r>
        <w:r w:rsidR="004163D6">
          <w:rPr>
            <w:noProof/>
            <w:webHidden/>
          </w:rPr>
          <w:tab/>
        </w:r>
        <w:r w:rsidR="004163D6">
          <w:rPr>
            <w:noProof/>
            <w:webHidden/>
          </w:rPr>
          <w:fldChar w:fldCharType="begin"/>
        </w:r>
        <w:r w:rsidR="004163D6">
          <w:rPr>
            <w:noProof/>
            <w:webHidden/>
          </w:rPr>
          <w:instrText xml:space="preserve"> PAGEREF _Toc116849982 \h </w:instrText>
        </w:r>
        <w:r w:rsidR="004163D6">
          <w:rPr>
            <w:noProof/>
            <w:webHidden/>
          </w:rPr>
        </w:r>
        <w:r w:rsidR="004163D6">
          <w:rPr>
            <w:noProof/>
            <w:webHidden/>
          </w:rPr>
          <w:fldChar w:fldCharType="separate"/>
        </w:r>
        <w:r w:rsidR="004163D6">
          <w:rPr>
            <w:noProof/>
            <w:webHidden/>
          </w:rPr>
          <w:t>19</w:t>
        </w:r>
        <w:r w:rsidR="004163D6">
          <w:rPr>
            <w:noProof/>
            <w:webHidden/>
          </w:rPr>
          <w:fldChar w:fldCharType="end"/>
        </w:r>
      </w:hyperlink>
    </w:p>
    <w:p w14:paraId="0D0EFBCC" w14:textId="638BA0C9" w:rsidR="004163D6" w:rsidRDefault="00000000">
      <w:pPr>
        <w:pStyle w:val="TableofFigures"/>
        <w:tabs>
          <w:tab w:val="right" w:leader="dot" w:pos="9016"/>
        </w:tabs>
        <w:rPr>
          <w:rFonts w:asciiTheme="minorHAnsi" w:hAnsiTheme="minorHAnsi" w:cstheme="minorBidi"/>
          <w:noProof/>
        </w:rPr>
      </w:pPr>
      <w:hyperlink w:anchor="_Toc116849983" w:history="1">
        <w:r w:rsidR="004163D6" w:rsidRPr="008365EA">
          <w:rPr>
            <w:rStyle w:val="Hyperlink"/>
            <w:noProof/>
          </w:rPr>
          <w:t>Figure 19. Overall Software's User Interface</w:t>
        </w:r>
        <w:r w:rsidR="004163D6">
          <w:rPr>
            <w:noProof/>
            <w:webHidden/>
          </w:rPr>
          <w:tab/>
        </w:r>
        <w:r w:rsidR="004163D6">
          <w:rPr>
            <w:noProof/>
            <w:webHidden/>
          </w:rPr>
          <w:fldChar w:fldCharType="begin"/>
        </w:r>
        <w:r w:rsidR="004163D6">
          <w:rPr>
            <w:noProof/>
            <w:webHidden/>
          </w:rPr>
          <w:instrText xml:space="preserve"> PAGEREF _Toc116849983 \h </w:instrText>
        </w:r>
        <w:r w:rsidR="004163D6">
          <w:rPr>
            <w:noProof/>
            <w:webHidden/>
          </w:rPr>
        </w:r>
        <w:r w:rsidR="004163D6">
          <w:rPr>
            <w:noProof/>
            <w:webHidden/>
          </w:rPr>
          <w:fldChar w:fldCharType="separate"/>
        </w:r>
        <w:r w:rsidR="004163D6">
          <w:rPr>
            <w:noProof/>
            <w:webHidden/>
          </w:rPr>
          <w:t>19</w:t>
        </w:r>
        <w:r w:rsidR="004163D6">
          <w:rPr>
            <w:noProof/>
            <w:webHidden/>
          </w:rPr>
          <w:fldChar w:fldCharType="end"/>
        </w:r>
      </w:hyperlink>
    </w:p>
    <w:p w14:paraId="12DE818D" w14:textId="1B8099CA" w:rsidR="004163D6" w:rsidRDefault="00000000">
      <w:pPr>
        <w:pStyle w:val="TableofFigures"/>
        <w:tabs>
          <w:tab w:val="right" w:leader="dot" w:pos="9016"/>
        </w:tabs>
        <w:rPr>
          <w:rFonts w:asciiTheme="minorHAnsi" w:hAnsiTheme="minorHAnsi" w:cstheme="minorBidi"/>
          <w:noProof/>
        </w:rPr>
      </w:pPr>
      <w:hyperlink r:id="rId13" w:anchor="_Toc116849984" w:history="1">
        <w:r w:rsidR="004163D6" w:rsidRPr="008365EA">
          <w:rPr>
            <w:rStyle w:val="Hyperlink"/>
            <w:noProof/>
          </w:rPr>
          <w:t>Figure 20. Interaction between main game unity script and CsoundUnity script</w:t>
        </w:r>
        <w:r w:rsidR="004163D6">
          <w:rPr>
            <w:noProof/>
            <w:webHidden/>
          </w:rPr>
          <w:tab/>
        </w:r>
        <w:r w:rsidR="004163D6">
          <w:rPr>
            <w:noProof/>
            <w:webHidden/>
          </w:rPr>
          <w:fldChar w:fldCharType="begin"/>
        </w:r>
        <w:r w:rsidR="004163D6">
          <w:rPr>
            <w:noProof/>
            <w:webHidden/>
          </w:rPr>
          <w:instrText xml:space="preserve"> PAGEREF _Toc116849984 \h </w:instrText>
        </w:r>
        <w:r w:rsidR="004163D6">
          <w:rPr>
            <w:noProof/>
            <w:webHidden/>
          </w:rPr>
        </w:r>
        <w:r w:rsidR="004163D6">
          <w:rPr>
            <w:noProof/>
            <w:webHidden/>
          </w:rPr>
          <w:fldChar w:fldCharType="separate"/>
        </w:r>
        <w:r w:rsidR="004163D6">
          <w:rPr>
            <w:noProof/>
            <w:webHidden/>
          </w:rPr>
          <w:t>20</w:t>
        </w:r>
        <w:r w:rsidR="004163D6">
          <w:rPr>
            <w:noProof/>
            <w:webHidden/>
          </w:rPr>
          <w:fldChar w:fldCharType="end"/>
        </w:r>
      </w:hyperlink>
    </w:p>
    <w:p w14:paraId="7D1CB9CA" w14:textId="7F1F627E" w:rsidR="004163D6" w:rsidRDefault="00000000">
      <w:pPr>
        <w:pStyle w:val="TableofFigures"/>
        <w:tabs>
          <w:tab w:val="right" w:leader="dot" w:pos="9016"/>
        </w:tabs>
        <w:rPr>
          <w:rFonts w:asciiTheme="minorHAnsi" w:hAnsiTheme="minorHAnsi" w:cstheme="minorBidi"/>
          <w:noProof/>
        </w:rPr>
      </w:pPr>
      <w:hyperlink w:anchor="_Toc116849985" w:history="1">
        <w:r w:rsidR="004163D6" w:rsidRPr="008365EA">
          <w:rPr>
            <w:rStyle w:val="Hyperlink"/>
            <w:noProof/>
          </w:rPr>
          <w:t>Figure 21. Using the 'Oscil' Opcode to generate sound</w:t>
        </w:r>
        <w:r w:rsidR="004163D6">
          <w:rPr>
            <w:noProof/>
            <w:webHidden/>
          </w:rPr>
          <w:tab/>
        </w:r>
        <w:r w:rsidR="004163D6">
          <w:rPr>
            <w:noProof/>
            <w:webHidden/>
          </w:rPr>
          <w:fldChar w:fldCharType="begin"/>
        </w:r>
        <w:r w:rsidR="004163D6">
          <w:rPr>
            <w:noProof/>
            <w:webHidden/>
          </w:rPr>
          <w:instrText xml:space="preserve"> PAGEREF _Toc116849985 \h </w:instrText>
        </w:r>
        <w:r w:rsidR="004163D6">
          <w:rPr>
            <w:noProof/>
            <w:webHidden/>
          </w:rPr>
        </w:r>
        <w:r w:rsidR="004163D6">
          <w:rPr>
            <w:noProof/>
            <w:webHidden/>
          </w:rPr>
          <w:fldChar w:fldCharType="separate"/>
        </w:r>
        <w:r w:rsidR="004163D6">
          <w:rPr>
            <w:noProof/>
            <w:webHidden/>
          </w:rPr>
          <w:t>20</w:t>
        </w:r>
        <w:r w:rsidR="004163D6">
          <w:rPr>
            <w:noProof/>
            <w:webHidden/>
          </w:rPr>
          <w:fldChar w:fldCharType="end"/>
        </w:r>
      </w:hyperlink>
    </w:p>
    <w:p w14:paraId="521063BB" w14:textId="36CECC1E" w:rsidR="004163D6" w:rsidRDefault="00000000">
      <w:pPr>
        <w:pStyle w:val="TableofFigures"/>
        <w:tabs>
          <w:tab w:val="right" w:leader="dot" w:pos="9016"/>
        </w:tabs>
        <w:rPr>
          <w:rFonts w:asciiTheme="minorHAnsi" w:hAnsiTheme="minorHAnsi" w:cstheme="minorBidi"/>
          <w:noProof/>
        </w:rPr>
      </w:pPr>
      <w:hyperlink r:id="rId14" w:anchor="_Toc116849986" w:history="1">
        <w:r w:rsidR="004163D6" w:rsidRPr="008365EA">
          <w:rPr>
            <w:rStyle w:val="Hyperlink"/>
            <w:noProof/>
          </w:rPr>
          <w:t>Figure 22. Passing data between LibrarySound.cs and csd file</w:t>
        </w:r>
        <w:r w:rsidR="004163D6">
          <w:rPr>
            <w:noProof/>
            <w:webHidden/>
          </w:rPr>
          <w:tab/>
        </w:r>
        <w:r w:rsidR="004163D6">
          <w:rPr>
            <w:noProof/>
            <w:webHidden/>
          </w:rPr>
          <w:fldChar w:fldCharType="begin"/>
        </w:r>
        <w:r w:rsidR="004163D6">
          <w:rPr>
            <w:noProof/>
            <w:webHidden/>
          </w:rPr>
          <w:instrText xml:space="preserve"> PAGEREF _Toc116849986 \h </w:instrText>
        </w:r>
        <w:r w:rsidR="004163D6">
          <w:rPr>
            <w:noProof/>
            <w:webHidden/>
          </w:rPr>
        </w:r>
        <w:r w:rsidR="004163D6">
          <w:rPr>
            <w:noProof/>
            <w:webHidden/>
          </w:rPr>
          <w:fldChar w:fldCharType="separate"/>
        </w:r>
        <w:r w:rsidR="004163D6">
          <w:rPr>
            <w:noProof/>
            <w:webHidden/>
          </w:rPr>
          <w:t>20</w:t>
        </w:r>
        <w:r w:rsidR="004163D6">
          <w:rPr>
            <w:noProof/>
            <w:webHidden/>
          </w:rPr>
          <w:fldChar w:fldCharType="end"/>
        </w:r>
      </w:hyperlink>
    </w:p>
    <w:p w14:paraId="59CEE5C2" w14:textId="70DAC380" w:rsidR="004163D6" w:rsidRDefault="00000000">
      <w:pPr>
        <w:pStyle w:val="TableofFigures"/>
        <w:tabs>
          <w:tab w:val="right" w:leader="dot" w:pos="9016"/>
        </w:tabs>
        <w:rPr>
          <w:rFonts w:asciiTheme="minorHAnsi" w:hAnsiTheme="minorHAnsi" w:cstheme="minorBidi"/>
          <w:noProof/>
        </w:rPr>
      </w:pPr>
      <w:hyperlink w:anchor="_Toc116849987" w:history="1">
        <w:r w:rsidR="004163D6" w:rsidRPr="008365EA">
          <w:rPr>
            <w:rStyle w:val="Hyperlink"/>
            <w:noProof/>
          </w:rPr>
          <w:t>Figure 23. Reading Sound Font into csd file</w:t>
        </w:r>
        <w:r w:rsidR="004163D6">
          <w:rPr>
            <w:noProof/>
            <w:webHidden/>
          </w:rPr>
          <w:tab/>
        </w:r>
        <w:r w:rsidR="004163D6">
          <w:rPr>
            <w:noProof/>
            <w:webHidden/>
          </w:rPr>
          <w:fldChar w:fldCharType="begin"/>
        </w:r>
        <w:r w:rsidR="004163D6">
          <w:rPr>
            <w:noProof/>
            <w:webHidden/>
          </w:rPr>
          <w:instrText xml:space="preserve"> PAGEREF _Toc116849987 \h </w:instrText>
        </w:r>
        <w:r w:rsidR="004163D6">
          <w:rPr>
            <w:noProof/>
            <w:webHidden/>
          </w:rPr>
        </w:r>
        <w:r w:rsidR="004163D6">
          <w:rPr>
            <w:noProof/>
            <w:webHidden/>
          </w:rPr>
          <w:fldChar w:fldCharType="separate"/>
        </w:r>
        <w:r w:rsidR="004163D6">
          <w:rPr>
            <w:noProof/>
            <w:webHidden/>
          </w:rPr>
          <w:t>21</w:t>
        </w:r>
        <w:r w:rsidR="004163D6">
          <w:rPr>
            <w:noProof/>
            <w:webHidden/>
          </w:rPr>
          <w:fldChar w:fldCharType="end"/>
        </w:r>
      </w:hyperlink>
    </w:p>
    <w:p w14:paraId="715121BC" w14:textId="0CA1F0BE" w:rsidR="004163D6" w:rsidRDefault="00000000">
      <w:pPr>
        <w:pStyle w:val="TableofFigures"/>
        <w:tabs>
          <w:tab w:val="right" w:leader="dot" w:pos="9016"/>
        </w:tabs>
        <w:rPr>
          <w:rFonts w:asciiTheme="minorHAnsi" w:hAnsiTheme="minorHAnsi" w:cstheme="minorBidi"/>
          <w:noProof/>
        </w:rPr>
      </w:pPr>
      <w:hyperlink w:anchor="_Toc116849988" w:history="1">
        <w:r w:rsidR="004163D6" w:rsidRPr="008365EA">
          <w:rPr>
            <w:rStyle w:val="Hyperlink"/>
            <w:noProof/>
          </w:rPr>
          <w:t>Figure 24. A csd file that generate sound similar to a percussion flute</w:t>
        </w:r>
        <w:r w:rsidR="004163D6">
          <w:rPr>
            <w:noProof/>
            <w:webHidden/>
          </w:rPr>
          <w:tab/>
        </w:r>
        <w:r w:rsidR="004163D6">
          <w:rPr>
            <w:noProof/>
            <w:webHidden/>
          </w:rPr>
          <w:fldChar w:fldCharType="begin"/>
        </w:r>
        <w:r w:rsidR="004163D6">
          <w:rPr>
            <w:noProof/>
            <w:webHidden/>
          </w:rPr>
          <w:instrText xml:space="preserve"> PAGEREF _Toc116849988 \h </w:instrText>
        </w:r>
        <w:r w:rsidR="004163D6">
          <w:rPr>
            <w:noProof/>
            <w:webHidden/>
          </w:rPr>
        </w:r>
        <w:r w:rsidR="004163D6">
          <w:rPr>
            <w:noProof/>
            <w:webHidden/>
          </w:rPr>
          <w:fldChar w:fldCharType="separate"/>
        </w:r>
        <w:r w:rsidR="004163D6">
          <w:rPr>
            <w:noProof/>
            <w:webHidden/>
          </w:rPr>
          <w:t>22</w:t>
        </w:r>
        <w:r w:rsidR="004163D6">
          <w:rPr>
            <w:noProof/>
            <w:webHidden/>
          </w:rPr>
          <w:fldChar w:fldCharType="end"/>
        </w:r>
      </w:hyperlink>
    </w:p>
    <w:p w14:paraId="50881677" w14:textId="16E901AD" w:rsidR="004163D6" w:rsidRDefault="00000000">
      <w:pPr>
        <w:pStyle w:val="TableofFigures"/>
        <w:tabs>
          <w:tab w:val="right" w:leader="dot" w:pos="9016"/>
        </w:tabs>
        <w:rPr>
          <w:rFonts w:asciiTheme="minorHAnsi" w:hAnsiTheme="minorHAnsi" w:cstheme="minorBidi"/>
          <w:noProof/>
        </w:rPr>
      </w:pPr>
      <w:hyperlink w:anchor="_Toc116849989" w:history="1">
        <w:r w:rsidR="004163D6" w:rsidRPr="008365EA">
          <w:rPr>
            <w:rStyle w:val="Hyperlink"/>
            <w:noProof/>
          </w:rPr>
          <w:t>Figure 25. A csd file that generate a sound similar to a clarinet</w:t>
        </w:r>
        <w:r w:rsidR="004163D6">
          <w:rPr>
            <w:noProof/>
            <w:webHidden/>
          </w:rPr>
          <w:tab/>
        </w:r>
        <w:r w:rsidR="004163D6">
          <w:rPr>
            <w:noProof/>
            <w:webHidden/>
          </w:rPr>
          <w:fldChar w:fldCharType="begin"/>
        </w:r>
        <w:r w:rsidR="004163D6">
          <w:rPr>
            <w:noProof/>
            <w:webHidden/>
          </w:rPr>
          <w:instrText xml:space="preserve"> PAGEREF _Toc116849989 \h </w:instrText>
        </w:r>
        <w:r w:rsidR="004163D6">
          <w:rPr>
            <w:noProof/>
            <w:webHidden/>
          </w:rPr>
        </w:r>
        <w:r w:rsidR="004163D6">
          <w:rPr>
            <w:noProof/>
            <w:webHidden/>
          </w:rPr>
          <w:fldChar w:fldCharType="separate"/>
        </w:r>
        <w:r w:rsidR="004163D6">
          <w:rPr>
            <w:noProof/>
            <w:webHidden/>
          </w:rPr>
          <w:t>23</w:t>
        </w:r>
        <w:r w:rsidR="004163D6">
          <w:rPr>
            <w:noProof/>
            <w:webHidden/>
          </w:rPr>
          <w:fldChar w:fldCharType="end"/>
        </w:r>
      </w:hyperlink>
    </w:p>
    <w:p w14:paraId="0FD2C619" w14:textId="5163AE14" w:rsidR="004163D6" w:rsidRDefault="00000000">
      <w:pPr>
        <w:pStyle w:val="TableofFigures"/>
        <w:tabs>
          <w:tab w:val="right" w:leader="dot" w:pos="9016"/>
        </w:tabs>
        <w:rPr>
          <w:rFonts w:asciiTheme="minorHAnsi" w:hAnsiTheme="minorHAnsi" w:cstheme="minorBidi"/>
          <w:noProof/>
        </w:rPr>
      </w:pPr>
      <w:hyperlink w:anchor="_Toc116849990" w:history="1">
        <w:r w:rsidR="004163D6" w:rsidRPr="008365EA">
          <w:rPr>
            <w:rStyle w:val="Hyperlink"/>
            <w:noProof/>
          </w:rPr>
          <w:t>Figure 26 Additional User Interface for user to toggle between Unity default library and CSound library.</w:t>
        </w:r>
        <w:r w:rsidR="004163D6">
          <w:rPr>
            <w:noProof/>
            <w:webHidden/>
          </w:rPr>
          <w:tab/>
        </w:r>
        <w:r w:rsidR="004163D6">
          <w:rPr>
            <w:noProof/>
            <w:webHidden/>
          </w:rPr>
          <w:fldChar w:fldCharType="begin"/>
        </w:r>
        <w:r w:rsidR="004163D6">
          <w:rPr>
            <w:noProof/>
            <w:webHidden/>
          </w:rPr>
          <w:instrText xml:space="preserve"> PAGEREF _Toc116849990 \h </w:instrText>
        </w:r>
        <w:r w:rsidR="004163D6">
          <w:rPr>
            <w:noProof/>
            <w:webHidden/>
          </w:rPr>
        </w:r>
        <w:r w:rsidR="004163D6">
          <w:rPr>
            <w:noProof/>
            <w:webHidden/>
          </w:rPr>
          <w:fldChar w:fldCharType="separate"/>
        </w:r>
        <w:r w:rsidR="004163D6">
          <w:rPr>
            <w:noProof/>
            <w:webHidden/>
          </w:rPr>
          <w:t>24</w:t>
        </w:r>
        <w:r w:rsidR="004163D6">
          <w:rPr>
            <w:noProof/>
            <w:webHidden/>
          </w:rPr>
          <w:fldChar w:fldCharType="end"/>
        </w:r>
      </w:hyperlink>
    </w:p>
    <w:p w14:paraId="566F59B8" w14:textId="24067205" w:rsidR="00454ABA" w:rsidRDefault="002D6362" w:rsidP="005C5141">
      <w:r w:rsidRPr="00980F92">
        <w:rPr>
          <w:sz w:val="20"/>
          <w:szCs w:val="20"/>
        </w:rPr>
        <w:fldChar w:fldCharType="end"/>
      </w:r>
    </w:p>
    <w:p w14:paraId="337B8B81" w14:textId="170D7E48" w:rsidR="00454ABA" w:rsidRDefault="00454ABA" w:rsidP="005C5141"/>
    <w:p w14:paraId="7BB23F48" w14:textId="1CBAF202" w:rsidR="00454ABA" w:rsidRDefault="00454ABA" w:rsidP="005C5141"/>
    <w:p w14:paraId="10BADD3A" w14:textId="77777777" w:rsidR="002D6362" w:rsidRDefault="002D6362" w:rsidP="005C5141"/>
    <w:p w14:paraId="32595D14" w14:textId="55C73F96" w:rsidR="00454ABA" w:rsidRDefault="00454ABA" w:rsidP="005C5141"/>
    <w:p w14:paraId="7289F8A8" w14:textId="0F5543EB" w:rsidR="00CD7345" w:rsidRPr="00ED7397" w:rsidRDefault="000C2E9A" w:rsidP="007A38E0">
      <w:pPr>
        <w:pStyle w:val="Heading1"/>
        <w:numPr>
          <w:ilvl w:val="0"/>
          <w:numId w:val="0"/>
        </w:numPr>
      </w:pPr>
      <w:bookmarkStart w:id="3" w:name="_Toc116839413"/>
      <w:r w:rsidRPr="00ED7397">
        <w:t>Abstract</w:t>
      </w:r>
      <w:bookmarkEnd w:id="3"/>
    </w:p>
    <w:p w14:paraId="46506AAC" w14:textId="62FBEF09" w:rsidR="008562CF" w:rsidRPr="00ED7397" w:rsidRDefault="00CD7345" w:rsidP="005C5141">
      <w:r w:rsidRPr="00ED7397">
        <w:t>Past</w:t>
      </w:r>
      <w:r w:rsidR="0095168E" w:rsidRPr="00ED7397">
        <w:t xml:space="preserve"> FYP students had successful</w:t>
      </w:r>
      <w:r w:rsidR="00C253FD" w:rsidRPr="00ED7397">
        <w:t>ly</w:t>
      </w:r>
      <w:r w:rsidR="0095168E" w:rsidRPr="00ED7397">
        <w:t xml:space="preserve"> implement</w:t>
      </w:r>
      <w:r w:rsidR="000C2E9A" w:rsidRPr="00ED7397">
        <w:t>ed</w:t>
      </w:r>
      <w:r w:rsidR="00C253FD" w:rsidRPr="00ED7397">
        <w:t xml:space="preserve"> </w:t>
      </w:r>
      <w:r w:rsidR="0095168E" w:rsidRPr="00ED7397">
        <w:t xml:space="preserve">a digital theremin using the Leap Motion controller. </w:t>
      </w:r>
      <w:r w:rsidR="00C253FD" w:rsidRPr="00ED7397">
        <w:t xml:space="preserve">Tools such as </w:t>
      </w:r>
      <w:r w:rsidR="0095168E" w:rsidRPr="00ED7397">
        <w:t xml:space="preserve">Microsoft Visual Studio, .NET Framework, NAudio library and Csound </w:t>
      </w:r>
      <w:r w:rsidR="000C2E9A" w:rsidRPr="00ED7397">
        <w:t>were</w:t>
      </w:r>
      <w:r w:rsidR="0095168E" w:rsidRPr="00ED7397">
        <w:t xml:space="preserve"> used to implement the digital Theremin. However, </w:t>
      </w:r>
      <w:r w:rsidR="00DF023D" w:rsidRPr="00ED7397">
        <w:rPr>
          <w:color w:val="201F1E"/>
          <w:shd w:val="clear" w:color="auto" w:fill="FFFFFF"/>
        </w:rPr>
        <w:t xml:space="preserve">static noises are also introduced as well. The reason of the </w:t>
      </w:r>
      <w:r w:rsidR="000C2E9A" w:rsidRPr="00ED7397">
        <w:rPr>
          <w:color w:val="201F1E"/>
          <w:shd w:val="clear" w:color="auto" w:fill="FFFFFF"/>
        </w:rPr>
        <w:t>occurrence</w:t>
      </w:r>
      <w:r w:rsidR="00DF023D" w:rsidRPr="00ED7397">
        <w:rPr>
          <w:color w:val="201F1E"/>
          <w:shd w:val="clear" w:color="auto" w:fill="FFFFFF"/>
        </w:rPr>
        <w:t xml:space="preserve"> of static noise is unknown, it could be a combination of </w:t>
      </w:r>
      <w:r w:rsidR="000C2E9A" w:rsidRPr="00ED7397">
        <w:t xml:space="preserve">NAudio </w:t>
      </w:r>
      <w:r w:rsidR="00DF023D" w:rsidRPr="00ED7397">
        <w:rPr>
          <w:color w:val="201F1E"/>
          <w:shd w:val="clear" w:color="auto" w:fill="FFFFFF"/>
        </w:rPr>
        <w:t xml:space="preserve">and old drivers of Leap Motion. </w:t>
      </w:r>
    </w:p>
    <w:p w14:paraId="38D25E8C" w14:textId="77777777" w:rsidR="00405D4D" w:rsidRPr="00ED7397" w:rsidRDefault="000C2E9A" w:rsidP="005C5141">
      <w:r w:rsidRPr="00ED7397">
        <w:t xml:space="preserve">Here, we </w:t>
      </w:r>
      <w:r w:rsidR="00F37EF8" w:rsidRPr="00ED7397">
        <w:t>recreate</w:t>
      </w:r>
      <w:r w:rsidRPr="00ED7397">
        <w:t xml:space="preserve"> the same project using Unity </w:t>
      </w:r>
      <w:r w:rsidR="00F37EF8" w:rsidRPr="00ED7397">
        <w:t>to determine if</w:t>
      </w:r>
      <w:r w:rsidRPr="00ED7397">
        <w:t xml:space="preserve"> </w:t>
      </w:r>
      <w:r w:rsidR="00F37EF8" w:rsidRPr="00ED7397">
        <w:t xml:space="preserve">the </w:t>
      </w:r>
      <w:r w:rsidRPr="00ED7397">
        <w:t>static sounds</w:t>
      </w:r>
      <w:r w:rsidR="00F37EF8" w:rsidRPr="00ED7397">
        <w:t xml:space="preserve"> are removed</w:t>
      </w:r>
      <w:r w:rsidRPr="00ED7397">
        <w:t xml:space="preserve">. </w:t>
      </w:r>
      <w:r w:rsidR="00F37EF8" w:rsidRPr="00ED7397">
        <w:t>Then</w:t>
      </w:r>
      <w:r w:rsidRPr="00ED7397">
        <w:t>, we also introduce a performance workbench displaying the best velocity achievable without any audible flaws</w:t>
      </w:r>
      <w:r w:rsidR="00DB641D" w:rsidRPr="00ED7397">
        <w:t>.</w:t>
      </w:r>
    </w:p>
    <w:p w14:paraId="3B3A2053" w14:textId="0035AD0F" w:rsidR="008562CF" w:rsidRPr="00ED7397" w:rsidRDefault="000C2E9A" w:rsidP="005C5141">
      <w:r w:rsidRPr="00ED7397">
        <w:t xml:space="preserve"> </w:t>
      </w:r>
      <w:r w:rsidR="00DB641D" w:rsidRPr="00ED7397">
        <w:t>Investigating</w:t>
      </w:r>
      <w:r w:rsidRPr="00ED7397">
        <w:t xml:space="preserve"> how CSound might produce a better </w:t>
      </w:r>
      <w:r w:rsidR="00405D4D" w:rsidRPr="00ED7397">
        <w:t xml:space="preserve">sound </w:t>
      </w:r>
      <w:r w:rsidR="00DB641D" w:rsidRPr="00ED7397">
        <w:t>is also discussed here.</w:t>
      </w:r>
      <w:r w:rsidR="00405D4D" w:rsidRPr="00ED7397">
        <w:t xml:space="preserve"> The performance benchmark is reviewed again in this area to ensure that the velocity do not decline too much in exchange for a </w:t>
      </w:r>
      <w:r w:rsidR="00201F1F" w:rsidRPr="00ED7397">
        <w:t>better-quality</w:t>
      </w:r>
      <w:r w:rsidR="00405D4D" w:rsidRPr="00ED7397">
        <w:t xml:space="preserve"> sound.</w:t>
      </w:r>
    </w:p>
    <w:p w14:paraId="1F783694" w14:textId="2C4D51FD" w:rsidR="00405D4D" w:rsidRPr="00ED7397" w:rsidRDefault="00405D4D" w:rsidP="005C5141">
      <w:r w:rsidRPr="00ED7397">
        <w:t xml:space="preserve">Lastly, this paper discussed the </w:t>
      </w:r>
      <w:r w:rsidR="00ED7397" w:rsidRPr="00ED7397">
        <w:t>user experience</w:t>
      </w:r>
      <w:r w:rsidRPr="00ED7397">
        <w:t xml:space="preserve"> of the software based on user study</w:t>
      </w:r>
      <w:r w:rsidR="00ED7397" w:rsidRPr="00ED7397">
        <w:t xml:space="preserve"> to determine the impact of the software.</w:t>
      </w:r>
    </w:p>
    <w:p w14:paraId="2D4F2B0E" w14:textId="51339140" w:rsidR="00ED7397" w:rsidRPr="00ED7397" w:rsidRDefault="00ED7397" w:rsidP="005C5141"/>
    <w:p w14:paraId="425823EF" w14:textId="4A675FF1" w:rsidR="00ED7397" w:rsidRPr="00ED7397" w:rsidRDefault="00ED7397" w:rsidP="005C5141"/>
    <w:p w14:paraId="7AD86B67" w14:textId="5B9D39DD" w:rsidR="00ED7397" w:rsidRPr="00ED7397" w:rsidRDefault="00ED7397" w:rsidP="005C5141"/>
    <w:p w14:paraId="39C1BF68" w14:textId="58D8D6BD" w:rsidR="00ED7397" w:rsidRPr="00ED7397" w:rsidRDefault="00ED7397" w:rsidP="005C5141"/>
    <w:p w14:paraId="11B30853" w14:textId="1C530EB4" w:rsidR="00ED7397" w:rsidRPr="00ED7397" w:rsidRDefault="00ED7397" w:rsidP="005C5141"/>
    <w:p w14:paraId="3967CBDC" w14:textId="5E0480CD" w:rsidR="00ED7397" w:rsidRPr="00ED7397" w:rsidRDefault="00ED7397" w:rsidP="005C5141"/>
    <w:p w14:paraId="6DCE160E" w14:textId="16311245" w:rsidR="00ED7397" w:rsidRPr="00ED7397" w:rsidRDefault="00ED7397" w:rsidP="005C5141"/>
    <w:p w14:paraId="7396AC37" w14:textId="7659C14C" w:rsidR="00ED7397" w:rsidRPr="00ED7397" w:rsidRDefault="00ED7397" w:rsidP="005C5141"/>
    <w:p w14:paraId="6C59829C" w14:textId="40F47A35" w:rsidR="00ED7397" w:rsidRPr="00ED7397" w:rsidRDefault="00ED7397" w:rsidP="005C5141"/>
    <w:p w14:paraId="7E010D81" w14:textId="09700E4B" w:rsidR="00ED7397" w:rsidRPr="00ED7397" w:rsidRDefault="00ED7397" w:rsidP="005C5141"/>
    <w:p w14:paraId="2AE1139C" w14:textId="17BA22A3" w:rsidR="00ED7397" w:rsidRPr="00ED7397" w:rsidRDefault="00ED7397" w:rsidP="005C5141"/>
    <w:p w14:paraId="5ACF8E52" w14:textId="2F93C4C8" w:rsidR="00ED7397" w:rsidRDefault="00ED7397" w:rsidP="005C5141"/>
    <w:p w14:paraId="4D511AE1" w14:textId="3B81005B" w:rsidR="00ED7397" w:rsidRPr="00ED7397" w:rsidRDefault="00ED7397" w:rsidP="005C5141"/>
    <w:p w14:paraId="05B7BCE0" w14:textId="1F220272" w:rsidR="00ED7397" w:rsidRPr="00ED7397" w:rsidRDefault="00ED7397" w:rsidP="00626961">
      <w:pPr>
        <w:pStyle w:val="Heading1"/>
        <w:numPr>
          <w:ilvl w:val="0"/>
          <w:numId w:val="0"/>
        </w:numPr>
        <w:ind w:left="360" w:hanging="360"/>
      </w:pPr>
      <w:bookmarkStart w:id="4" w:name="_Toc116839414"/>
      <w:r w:rsidRPr="00ED7397">
        <w:t>Acknowledgment</w:t>
      </w:r>
      <w:bookmarkEnd w:id="4"/>
    </w:p>
    <w:p w14:paraId="4BD1422A" w14:textId="11448287" w:rsidR="000C2E9A" w:rsidRDefault="00ED7397" w:rsidP="005C5141">
      <w:r w:rsidRPr="00ED7397">
        <w:t>I would like to express my gratitude and appreciation to my project supervisor, Associate Professor Alexei Sourin for his encouragement and guidance throughout the project.</w:t>
      </w:r>
    </w:p>
    <w:p w14:paraId="0C502573" w14:textId="79B96D4A" w:rsidR="00ED7397" w:rsidRDefault="00ED7397" w:rsidP="005C5141"/>
    <w:p w14:paraId="59A298C8" w14:textId="58586CF8" w:rsidR="00ED7397" w:rsidRDefault="00ED7397" w:rsidP="005C5141"/>
    <w:p w14:paraId="535946E6" w14:textId="49945620" w:rsidR="00ED7397" w:rsidRDefault="00ED7397" w:rsidP="005C5141"/>
    <w:p w14:paraId="5AB8E722" w14:textId="3E2EFEDD" w:rsidR="00ED7397" w:rsidRDefault="00ED7397" w:rsidP="005C5141"/>
    <w:p w14:paraId="2BF433EF" w14:textId="7650D6A5" w:rsidR="00ED7397" w:rsidRDefault="00ED7397" w:rsidP="005C5141"/>
    <w:p w14:paraId="16477CA4" w14:textId="1217B262" w:rsidR="00ED7397" w:rsidRDefault="00ED7397" w:rsidP="005C5141"/>
    <w:p w14:paraId="32231240" w14:textId="4E21BAFB" w:rsidR="00ED7397" w:rsidRDefault="00ED7397" w:rsidP="005C5141"/>
    <w:p w14:paraId="7F0F148F" w14:textId="445F57F2" w:rsidR="00ED7397" w:rsidRDefault="00ED7397" w:rsidP="005C5141"/>
    <w:p w14:paraId="18BDB0E3" w14:textId="02FEBA15" w:rsidR="00ED7397" w:rsidRDefault="00ED7397" w:rsidP="005C5141"/>
    <w:p w14:paraId="01357586" w14:textId="71083623" w:rsidR="00ED7397" w:rsidRDefault="00ED7397" w:rsidP="005C5141"/>
    <w:p w14:paraId="6311CCA8" w14:textId="64ABFBF8" w:rsidR="00ED7397" w:rsidRDefault="00ED7397" w:rsidP="005C5141"/>
    <w:p w14:paraId="34EE48E3" w14:textId="6BF3BDAD" w:rsidR="00ED7397" w:rsidRDefault="00ED7397" w:rsidP="005C5141"/>
    <w:p w14:paraId="00C08BF0" w14:textId="5AA31205" w:rsidR="00ED7397" w:rsidRDefault="00ED7397" w:rsidP="005C5141"/>
    <w:p w14:paraId="3CF72395" w14:textId="5B07DDAD" w:rsidR="00ED7397" w:rsidRDefault="00ED7397" w:rsidP="005C5141"/>
    <w:p w14:paraId="57D02B7C" w14:textId="0F274544" w:rsidR="00ED7397" w:rsidRDefault="00ED7397" w:rsidP="005C5141"/>
    <w:p w14:paraId="70990B48" w14:textId="12934130" w:rsidR="00ED7397" w:rsidRDefault="00ED7397" w:rsidP="005C5141"/>
    <w:p w14:paraId="363892FF" w14:textId="069C0368" w:rsidR="00ED7397" w:rsidRDefault="00ED7397" w:rsidP="005C5141"/>
    <w:p w14:paraId="2A3B54DF" w14:textId="05A00E13" w:rsidR="00ED7397" w:rsidRDefault="00ED7397" w:rsidP="005C5141"/>
    <w:p w14:paraId="6848927E" w14:textId="4534C482" w:rsidR="00ED7397" w:rsidRDefault="00ED7397" w:rsidP="005C5141"/>
    <w:p w14:paraId="44F4C211" w14:textId="77777777" w:rsidR="00ED7397" w:rsidRPr="00ED7397" w:rsidRDefault="00ED7397" w:rsidP="005C5141"/>
    <w:p w14:paraId="7386F221" w14:textId="6C2DBF2A" w:rsidR="00CD7345" w:rsidRPr="00ED7397" w:rsidRDefault="008E6AAE" w:rsidP="005C5141">
      <w:pPr>
        <w:pStyle w:val="Heading1"/>
      </w:pPr>
      <w:bookmarkStart w:id="5" w:name="_Toc111992063"/>
      <w:bookmarkStart w:id="6" w:name="_Toc116839415"/>
      <w:r w:rsidRPr="00ED7397">
        <w:lastRenderedPageBreak/>
        <w:t>Introduction</w:t>
      </w:r>
      <w:bookmarkEnd w:id="5"/>
      <w:bookmarkEnd w:id="6"/>
    </w:p>
    <w:p w14:paraId="7B89E891" w14:textId="2461B723" w:rsidR="008924E2" w:rsidRPr="00ED7397" w:rsidRDefault="00CD7345" w:rsidP="005C5141">
      <w:pPr>
        <w:pStyle w:val="Heading2"/>
        <w:numPr>
          <w:ilvl w:val="1"/>
          <w:numId w:val="8"/>
        </w:numPr>
      </w:pPr>
      <w:bookmarkStart w:id="7" w:name="_Toc116839416"/>
      <w:r w:rsidRPr="00ED7397">
        <w:t>Background</w:t>
      </w:r>
      <w:bookmarkEnd w:id="7"/>
    </w:p>
    <w:p w14:paraId="71D062A4" w14:textId="6DAA535C" w:rsidR="008B34E1" w:rsidRDefault="008B34E1" w:rsidP="005C5141">
      <w:r w:rsidRPr="008B34E1">
        <w:t>This section discusses the background information of the Theremin, and the importance of simulating the Theremin with the Leap Motion.</w:t>
      </w:r>
    </w:p>
    <w:p w14:paraId="730A4689" w14:textId="24652EEB" w:rsidR="008924E2" w:rsidRPr="00ED7397" w:rsidRDefault="008924E2" w:rsidP="005C5141">
      <w:pPr>
        <w:pStyle w:val="Heading3"/>
        <w:numPr>
          <w:ilvl w:val="2"/>
          <w:numId w:val="8"/>
        </w:numPr>
      </w:pPr>
      <w:bookmarkStart w:id="8" w:name="_Toc116839417"/>
      <w:r w:rsidRPr="00ED7397">
        <w:t>Theremin</w:t>
      </w:r>
      <w:bookmarkEnd w:id="8"/>
    </w:p>
    <w:p w14:paraId="03EEC51A" w14:textId="72E16C69" w:rsidR="00CD7345" w:rsidRPr="00ED7397" w:rsidRDefault="002A1B5A" w:rsidP="005C5141">
      <w:r w:rsidRPr="00ED7397">
        <w:t>The Theremin is a unique musical instrument that is played without physical contact</w:t>
      </w:r>
      <w:r w:rsidR="004B13B5" w:rsidRPr="00ED7397">
        <w:t xml:space="preserve">. </w:t>
      </w:r>
      <w:r w:rsidR="002648B4" w:rsidRPr="00ED7397">
        <w:t>Moving one's hands near a vertical antenna causes the theremin to produce a different pitch, and a separate horizontal antenna controls the theremin's volume. However, precise control involves the feedback of hearing the theremin's tone and moving one's hands in accordance. Experienced players can roughly estimate the positions needed to produce various notes</w:t>
      </w:r>
      <w:r w:rsidR="00D075CA" w:rsidRPr="00ED7397">
        <w:t xml:space="preserve"> </w:t>
      </w:r>
      <w:r w:rsidR="00D075CA" w:rsidRPr="00ED7397">
        <w:fldChar w:fldCharType="begin"/>
      </w:r>
      <w:r w:rsidR="004163D6">
        <w:instrText xml:space="preserve"> ADDIN EN.CITE &lt;EndNote&gt;&lt;Cite&gt;&lt;Author&gt;Mathew&lt;/Author&gt;&lt;Year&gt;2019&lt;/Year&gt;&lt;RecNum&gt;3&lt;/RecNum&gt;&lt;DisplayText&gt;[1]&lt;/DisplayText&gt;&lt;record&gt;&lt;rec-number&gt;3&lt;/rec-number&gt;&lt;foreign-keys&gt;&lt;key app="EN" db-id="2dax2v0fztawwve2ppg5z5zwxd9pzzp0pfe0" timestamp="1661090937"&gt;3&lt;/key&gt;&lt;/foreign-keys&gt;&lt;ref-type name="Journal Article"&gt;17&lt;/ref-type&gt;&lt;contributors&gt;&lt;authors&gt;&lt;author&gt;Mathew, Kasey&lt;/author&gt;&lt;/authors&gt;&lt;/contributors&gt;&lt;titles&gt;&lt;title&gt;Strange Vibrations: The Evolution of the Theremin&lt;/title&gt;&lt;/titles&gt;&lt;dates&gt;&lt;year&gt;2019&lt;/year&gt;&lt;/dates&gt;&lt;urls&gt;&lt;/urls&gt;&lt;/record&gt;&lt;/Cite&gt;&lt;/EndNote&gt;</w:instrText>
      </w:r>
      <w:r w:rsidR="00D075CA" w:rsidRPr="00ED7397">
        <w:fldChar w:fldCharType="separate"/>
      </w:r>
      <w:r w:rsidR="004163D6">
        <w:rPr>
          <w:noProof/>
        </w:rPr>
        <w:t>[1]</w:t>
      </w:r>
      <w:r w:rsidR="00D075CA" w:rsidRPr="00ED7397">
        <w:fldChar w:fldCharType="end"/>
      </w:r>
      <w:r w:rsidR="00E51BDB" w:rsidRPr="00ED7397">
        <w:t>.</w:t>
      </w:r>
    </w:p>
    <w:p w14:paraId="025A6942" w14:textId="0A6B84C6" w:rsidR="008924E2" w:rsidRPr="00ED7397" w:rsidRDefault="008924E2" w:rsidP="0000581A">
      <w:pPr>
        <w:jc w:val="center"/>
      </w:pPr>
      <w:r w:rsidRPr="00ED7397">
        <w:rPr>
          <w:noProof/>
        </w:rPr>
        <w:drawing>
          <wp:inline distT="0" distB="0" distL="0" distR="0" wp14:anchorId="7EB56828" wp14:editId="412B6B2B">
            <wp:extent cx="1794164" cy="1477710"/>
            <wp:effectExtent l="0" t="0" r="0" b="8255"/>
            <wp:docPr id="2" name="Picture 2" descr="2001/67/1 Electronic musical instrument including parts, Theremin, 'Signature series', timber / metal, designed by Robert (Bob) Moog, manufactured Big Briar Inc, United States of America, 2001. Click to en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1/67/1 Electronic musical instrument including parts, Theremin, 'Signature series', timber / metal, designed by Robert (Bob) Moog, manufactured Big Briar Inc, United States of America, 2001. Click to enlar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914" cy="1483270"/>
                    </a:xfrm>
                    <a:prstGeom prst="rect">
                      <a:avLst/>
                    </a:prstGeom>
                    <a:noFill/>
                    <a:ln>
                      <a:noFill/>
                    </a:ln>
                  </pic:spPr>
                </pic:pic>
              </a:graphicData>
            </a:graphic>
          </wp:inline>
        </w:drawing>
      </w:r>
    </w:p>
    <w:p w14:paraId="35D36FE4" w14:textId="6088212D" w:rsidR="007E75E1" w:rsidRPr="002D6362" w:rsidRDefault="007E75E1" w:rsidP="002D6362">
      <w:pPr>
        <w:pStyle w:val="Caption"/>
      </w:pPr>
      <w:bookmarkStart w:id="9" w:name="_Toc116826849"/>
      <w:bookmarkStart w:id="10" w:name="_Toc116849965"/>
      <w:r w:rsidRPr="002D6362">
        <w:t xml:space="preserve">Figure </w:t>
      </w:r>
      <w:fldSimple w:instr=" SEQ Figure \* ARABIC ">
        <w:r w:rsidR="00A77005">
          <w:rPr>
            <w:noProof/>
          </w:rPr>
          <w:t>1</w:t>
        </w:r>
      </w:fldSimple>
      <w:r w:rsidRPr="002D6362">
        <w:t xml:space="preserve"> Theremin</w:t>
      </w:r>
      <w:r w:rsidR="00CD3149" w:rsidRPr="002D6362">
        <w:t xml:space="preserve"> </w:t>
      </w:r>
      <w:r w:rsidR="00D4127D" w:rsidRPr="002D6362">
        <w:t>appearance</w:t>
      </w:r>
      <w:bookmarkEnd w:id="9"/>
      <w:bookmarkEnd w:id="10"/>
    </w:p>
    <w:p w14:paraId="64136FD0" w14:textId="49D10562" w:rsidR="00112167" w:rsidRDefault="008B34E1" w:rsidP="005C5141">
      <w:pPr>
        <w:pStyle w:val="Heading3"/>
        <w:numPr>
          <w:ilvl w:val="2"/>
          <w:numId w:val="8"/>
        </w:numPr>
      </w:pPr>
      <w:bookmarkStart w:id="11" w:name="_Toc116839418"/>
      <w:r>
        <w:t>Leap Motion</w:t>
      </w:r>
      <w:bookmarkEnd w:id="11"/>
    </w:p>
    <w:p w14:paraId="5AD1E14D" w14:textId="16590AFC" w:rsidR="008B34E1" w:rsidRDefault="00700395" w:rsidP="005C5141">
      <w:r w:rsidRPr="00700395">
        <w:t>The Leap Motion Controller is an optical hand tracking module that captures hand movements with exceptional accuracy.</w:t>
      </w:r>
      <w:r w:rsidR="00D81CE5" w:rsidRPr="00D81CE5">
        <w:rPr>
          <w:rFonts w:ascii="Roboto" w:hAnsi="Roboto"/>
          <w:color w:val="444444"/>
          <w:sz w:val="27"/>
          <w:szCs w:val="27"/>
        </w:rPr>
        <w:t xml:space="preserve"> </w:t>
      </w:r>
      <w:r w:rsidR="00D81CE5" w:rsidRPr="00D81CE5">
        <w:t>The Leap Motion Controller features an interaction zone that spans from the device in a 140x120° typical field of vision and extends from 10cm to 60cm or more</w:t>
      </w:r>
      <w:r w:rsidR="00956968">
        <w:t xml:space="preserve"> </w:t>
      </w:r>
      <w:r w:rsidR="00956968">
        <w:fldChar w:fldCharType="begin"/>
      </w:r>
      <w:r w:rsidR="004163D6">
        <w:instrText xml:space="preserve"> ADDIN EN.CITE &lt;EndNote&gt;&lt;Cite&gt;&lt;Author&gt;UltraLeap&lt;/Author&gt;&lt;Year&gt;2020&lt;/Year&gt;&lt;RecNum&gt;5&lt;/RecNum&gt;&lt;DisplayText&gt;[2]&lt;/DisplayText&gt;&lt;record&gt;&lt;rec-number&gt;5&lt;/rec-number&gt;&lt;foreign-keys&gt;&lt;key app="EN" db-id="2dax2v0fztawwve2ppg5z5zwxd9pzzp0pfe0" timestamp="1661096351"&gt;5&lt;/key&gt;&lt;/foreign-keys&gt;&lt;ref-type name="Web Page"&gt;12&lt;/ref-type&gt;&lt;contributors&gt;&lt;authors&gt;&lt;author&gt;UltraLeap&lt;/author&gt;&lt;/authors&gt;&lt;/contributors&gt;&lt;titles&gt;&lt;title&gt;How Hand Tracking Works&lt;/title&gt;&lt;/titles&gt;&lt;volume&gt;2022&lt;/volume&gt;&lt;number&gt;22 August 2022&lt;/number&gt;&lt;dates&gt;&lt;year&gt;2020&lt;/year&gt;&lt;/dates&gt;&lt;urls&gt;&lt;related-urls&gt;&lt;url&gt;https://www.ultraleap.com/company/news/blog/how-hand-tracking-works/&lt;/url&gt;&lt;/related-urls&gt;&lt;/urls&gt;&lt;/record&gt;&lt;/Cite&gt;&lt;/EndNote&gt;</w:instrText>
      </w:r>
      <w:r w:rsidR="00956968">
        <w:fldChar w:fldCharType="separate"/>
      </w:r>
      <w:r w:rsidR="004163D6">
        <w:rPr>
          <w:noProof/>
        </w:rPr>
        <w:t>[2]</w:t>
      </w:r>
      <w:r w:rsidR="00956968">
        <w:fldChar w:fldCharType="end"/>
      </w:r>
      <w:r w:rsidR="00D81CE5">
        <w:t xml:space="preserve"> </w:t>
      </w:r>
      <w:r w:rsidR="00D81CE5" w:rsidRPr="00D81CE5">
        <w:t>.</w:t>
      </w:r>
    </w:p>
    <w:p w14:paraId="51947477" w14:textId="77777777" w:rsidR="005C5141" w:rsidRDefault="005C5141" w:rsidP="005C5141"/>
    <w:p w14:paraId="1B67C9F2" w14:textId="22F46B34" w:rsidR="00183F18" w:rsidRDefault="00956968" w:rsidP="0000581A">
      <w:pPr>
        <w:jc w:val="center"/>
      </w:pPr>
      <w:r w:rsidRPr="00956968">
        <w:rPr>
          <w:noProof/>
        </w:rPr>
        <w:drawing>
          <wp:inline distT="0" distB="0" distL="0" distR="0" wp14:anchorId="29AC5AD3" wp14:editId="6A016460">
            <wp:extent cx="2276475" cy="1513565"/>
            <wp:effectExtent l="0" t="0" r="0" b="0"/>
            <wp:docPr id="22" name="Picture 22" descr="A picture containing text, perso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person, indoor, computer&#10;&#10;Description automatically generated"/>
                    <pic:cNvPicPr/>
                  </pic:nvPicPr>
                  <pic:blipFill>
                    <a:blip r:embed="rId16"/>
                    <a:stretch>
                      <a:fillRect/>
                    </a:stretch>
                  </pic:blipFill>
                  <pic:spPr>
                    <a:xfrm>
                      <a:off x="0" y="0"/>
                      <a:ext cx="2278297" cy="1514776"/>
                    </a:xfrm>
                    <a:prstGeom prst="rect">
                      <a:avLst/>
                    </a:prstGeom>
                  </pic:spPr>
                </pic:pic>
              </a:graphicData>
            </a:graphic>
          </wp:inline>
        </w:drawing>
      </w:r>
    </w:p>
    <w:p w14:paraId="5C6F2FAE" w14:textId="7A1E01A6" w:rsidR="005C5141" w:rsidRDefault="00183F18" w:rsidP="002D6362">
      <w:pPr>
        <w:pStyle w:val="Caption"/>
      </w:pPr>
      <w:bookmarkStart w:id="12" w:name="_Toc116826850"/>
      <w:bookmarkStart w:id="13" w:name="_Toc116849966"/>
      <w:r>
        <w:t xml:space="preserve">Figure </w:t>
      </w:r>
      <w:fldSimple w:instr=" SEQ Figure \* ARABIC ">
        <w:r w:rsidR="00A77005">
          <w:rPr>
            <w:noProof/>
          </w:rPr>
          <w:t>2</w:t>
        </w:r>
      </w:fldSimple>
      <w:r>
        <w:t>. Leap Motion Controller</w:t>
      </w:r>
      <w:bookmarkEnd w:id="12"/>
      <w:bookmarkEnd w:id="13"/>
    </w:p>
    <w:p w14:paraId="7A11FC60" w14:textId="15C16A7B" w:rsidR="005C5141" w:rsidRDefault="005C5141" w:rsidP="005C5141">
      <w:pPr>
        <w:pStyle w:val="Caption"/>
      </w:pPr>
      <w:r w:rsidRPr="00183F18">
        <w:rPr>
          <w:noProof/>
        </w:rPr>
        <w:lastRenderedPageBreak/>
        <w:drawing>
          <wp:inline distT="0" distB="0" distL="0" distR="0" wp14:anchorId="381EBA30" wp14:editId="0DD9A48C">
            <wp:extent cx="1714145" cy="2257425"/>
            <wp:effectExtent l="0" t="0" r="635" b="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pic:nvPicPr>
                  <pic:blipFill rotWithShape="1">
                    <a:blip r:embed="rId17"/>
                    <a:srcRect b="9102"/>
                    <a:stretch/>
                  </pic:blipFill>
                  <pic:spPr bwMode="auto">
                    <a:xfrm>
                      <a:off x="0" y="0"/>
                      <a:ext cx="1718400" cy="2263028"/>
                    </a:xfrm>
                    <a:prstGeom prst="rect">
                      <a:avLst/>
                    </a:prstGeom>
                    <a:ln>
                      <a:noFill/>
                    </a:ln>
                    <a:extLst>
                      <a:ext uri="{53640926-AAD7-44D8-BBD7-CCE9431645EC}">
                        <a14:shadowObscured xmlns:a14="http://schemas.microsoft.com/office/drawing/2010/main"/>
                      </a:ext>
                    </a:extLst>
                  </pic:spPr>
                </pic:pic>
              </a:graphicData>
            </a:graphic>
          </wp:inline>
        </w:drawing>
      </w:r>
    </w:p>
    <w:p w14:paraId="1969AD87" w14:textId="56473E85" w:rsidR="008B34E1" w:rsidRDefault="00183F18" w:rsidP="005C5141">
      <w:pPr>
        <w:pStyle w:val="Caption"/>
      </w:pPr>
      <w:r>
        <w:t xml:space="preserve">   </w:t>
      </w:r>
      <w:bookmarkStart w:id="14" w:name="_Toc116826851"/>
      <w:bookmarkStart w:id="15" w:name="_Toc116849967"/>
      <w:r>
        <w:t xml:space="preserve">Figure </w:t>
      </w:r>
      <w:fldSimple w:instr=" SEQ Figure \* ARABIC ">
        <w:r w:rsidR="00A77005">
          <w:rPr>
            <w:noProof/>
          </w:rPr>
          <w:t>3</w:t>
        </w:r>
      </w:fldSimple>
      <w:r>
        <w:t xml:space="preserve">. </w:t>
      </w:r>
      <w:r>
        <w:rPr>
          <w:noProof/>
        </w:rPr>
        <w:t xml:space="preserve"> Ultraleap hand tracking interaction zones</w:t>
      </w:r>
      <w:bookmarkEnd w:id="14"/>
      <w:bookmarkEnd w:id="15"/>
    </w:p>
    <w:p w14:paraId="3A6A17D2" w14:textId="77777777" w:rsidR="008B34E1" w:rsidRPr="008B34E1" w:rsidRDefault="008B34E1" w:rsidP="005C5141"/>
    <w:p w14:paraId="4EBA514A" w14:textId="5C8ABB58" w:rsidR="00CD7345" w:rsidRPr="00ED7397" w:rsidRDefault="00D075CA" w:rsidP="005C5141">
      <w:pPr>
        <w:pStyle w:val="Heading2"/>
        <w:numPr>
          <w:ilvl w:val="1"/>
          <w:numId w:val="8"/>
        </w:numPr>
      </w:pPr>
      <w:bookmarkStart w:id="16" w:name="_Toc116839419"/>
      <w:r w:rsidRPr="00ED7397">
        <w:t>Problem</w:t>
      </w:r>
      <w:bookmarkEnd w:id="16"/>
    </w:p>
    <w:p w14:paraId="266BE6AB" w14:textId="6C81B22D" w:rsidR="00971833" w:rsidRPr="00ED7397" w:rsidRDefault="00971833" w:rsidP="005C5141">
      <w:r w:rsidRPr="00ED7397">
        <w:t xml:space="preserve">The three main negative factors affecting usage of Theremins </w:t>
      </w:r>
      <w:r w:rsidR="00B06673" w:rsidRPr="00ED7397">
        <w:t>are affordability</w:t>
      </w:r>
      <w:r w:rsidRPr="00ED7397">
        <w:t xml:space="preserve">, </w:t>
      </w:r>
      <w:r w:rsidR="008B34E1" w:rsidRPr="00ED7397">
        <w:t>portability,</w:t>
      </w:r>
      <w:r w:rsidRPr="00ED7397">
        <w:t xml:space="preserve"> and user experience.</w:t>
      </w:r>
    </w:p>
    <w:p w14:paraId="37394FB5" w14:textId="46EAF774" w:rsidR="006750E4" w:rsidRPr="00ED7397" w:rsidRDefault="00B06673" w:rsidP="005C5141">
      <w:r w:rsidRPr="00ED7397">
        <w:t>Theremins typically cost between $200 and $899</w:t>
      </w:r>
      <w:r w:rsidR="00956968">
        <w:t xml:space="preserve"> </w:t>
      </w:r>
      <w:r w:rsidR="00956968">
        <w:fldChar w:fldCharType="begin"/>
      </w:r>
      <w:r w:rsidR="004163D6">
        <w:instrText xml:space="preserve"> ADDIN EN.CITE &lt;EndNote&gt;&lt;Cite&gt;&lt;Author&gt;World&lt;/Author&gt;&lt;Year&gt;2022&lt;/Year&gt;&lt;RecNum&gt;6&lt;/RecNum&gt;&lt;DisplayText&gt;[3]&lt;/DisplayText&gt;&lt;record&gt;&lt;rec-number&gt;6&lt;/rec-number&gt;&lt;foreign-keys&gt;&lt;key app="EN" db-id="2dax2v0fztawwve2ppg5z5zwxd9pzzp0pfe0" timestamp="1661173246"&gt;6&lt;/key&gt;&lt;/foreign-keys&gt;&lt;ref-type name="Web Page"&gt;12&lt;/ref-type&gt;&lt;contributors&gt;&lt;authors&gt;&lt;author&gt;Theremin World&lt;/author&gt;&lt;/authors&gt;&lt;/contributors&gt;&lt;titles&gt;&lt;title&gt;Theremins and Theremin Kits&lt;/title&gt;&lt;/titles&gt;&lt;dates&gt;&lt;year&gt;2022&lt;/year&gt;&lt;/dates&gt;&lt;urls&gt;&lt;related-urls&gt;&lt;url&gt;http://www.thereminworld.com/theremin-store&lt;/url&gt;&lt;/related-urls&gt;&lt;/urls&gt;&lt;/record&gt;&lt;/Cite&gt;&lt;/EndNote&gt;</w:instrText>
      </w:r>
      <w:r w:rsidR="00956968">
        <w:fldChar w:fldCharType="separate"/>
      </w:r>
      <w:r w:rsidR="004163D6">
        <w:rPr>
          <w:noProof/>
        </w:rPr>
        <w:t>[3]</w:t>
      </w:r>
      <w:r w:rsidR="00956968">
        <w:fldChar w:fldCharType="end"/>
      </w:r>
      <w:r w:rsidR="00E51BDB" w:rsidRPr="00ED7397">
        <w:t xml:space="preserve">, </w:t>
      </w:r>
      <w:r w:rsidRPr="00ED7397">
        <w:t xml:space="preserve">which is quite pricey when compared to the Leap Motion's pricing of about $80 </w:t>
      </w:r>
      <w:r w:rsidR="00E51BDB" w:rsidRPr="00ED7397">
        <w:fldChar w:fldCharType="begin"/>
      </w:r>
      <w:r w:rsidR="004163D6">
        <w:instrText xml:space="preserve"> ADDIN EN.CITE &lt;EndNote&gt;&lt;Cite&gt;&lt;Author&gt;Heaney&lt;/Author&gt;&lt;Year&gt;2022&lt;/Year&gt;&lt;RecNum&gt;4&lt;/RecNum&gt;&lt;DisplayText&gt;[4]&lt;/DisplayText&gt;&lt;record&gt;&lt;rec-number&gt;4&lt;/rec-number&gt;&lt;foreign-keys&gt;&lt;key app="EN" db-id="2dax2v0fztawwve2ppg5z5zwxd9pzzp0pfe0" timestamp="1661095818"&gt;4&lt;/key&gt;&lt;/foreign-keys&gt;&lt;ref-type name="Web Page"&gt;12&lt;/ref-type&gt;&lt;contributors&gt;&lt;authors&gt;&lt;author&gt;David Heaney&lt;/author&gt;&lt;/authors&gt;&lt;/contributors&gt;&lt;titles&gt;&lt;title&gt;Ultraleap Gemini Impressions: Great Hand Tracking Is Coming Soon&lt;/title&gt;&lt;/titles&gt;&lt;volume&gt;2022&lt;/volume&gt;&lt;number&gt;21 August 2022&lt;/number&gt;&lt;dates&gt;&lt;year&gt;2022&lt;/year&gt;&lt;/dates&gt;&lt;urls&gt;&lt;related-urls&gt;&lt;url&gt;https://uploadvr.com/ces-ultraleap-gemini-hand-tracking/#:~:text=By%202019%20even%20AltSpace%20dropped,egg%20problem%20of%20input%20accessories.&lt;/url&gt;&lt;/related-urls&gt;&lt;/urls&gt;&lt;/record&gt;&lt;/Cite&gt;&lt;/EndNote&gt;</w:instrText>
      </w:r>
      <w:r w:rsidR="00E51BDB" w:rsidRPr="00ED7397">
        <w:fldChar w:fldCharType="separate"/>
      </w:r>
      <w:r w:rsidR="004163D6">
        <w:rPr>
          <w:noProof/>
        </w:rPr>
        <w:t>[4]</w:t>
      </w:r>
      <w:r w:rsidR="00E51BDB" w:rsidRPr="00ED7397">
        <w:fldChar w:fldCharType="end"/>
      </w:r>
      <w:r w:rsidR="00E51BDB" w:rsidRPr="00ED7397">
        <w:t xml:space="preserve">. </w:t>
      </w:r>
      <w:r w:rsidRPr="00ED7397">
        <w:t xml:space="preserve">Furthermore, the Theremin is larger in shape compared to a small Leap motion controller. It becomes less portable because of this. </w:t>
      </w:r>
    </w:p>
    <w:p w14:paraId="4F513A94" w14:textId="03B0FB19" w:rsidR="00D075CA" w:rsidRPr="00ED7397" w:rsidRDefault="00B06673" w:rsidP="005C5141">
      <w:r w:rsidRPr="00ED7397">
        <w:t xml:space="preserve">Lastly, playing the Theremin </w:t>
      </w:r>
      <w:r w:rsidR="00713B4A" w:rsidRPr="00ED7397">
        <w:t>may results a</w:t>
      </w:r>
      <w:r w:rsidRPr="00ED7397">
        <w:t xml:space="preserve"> poor user experience because it is difficult to play, and most users would give up after a while. The user would not be able to distinguish the note that is sounded without </w:t>
      </w:r>
      <w:r w:rsidR="008B34E1">
        <w:t xml:space="preserve">having </w:t>
      </w:r>
      <w:r w:rsidRPr="00ED7397">
        <w:t xml:space="preserve">perfect pitch, </w:t>
      </w:r>
      <w:r w:rsidR="00713B4A" w:rsidRPr="00ED7397">
        <w:t>which is rare ability to recognize specific musical note without the need of a reference tone.</w:t>
      </w:r>
      <w:r w:rsidRPr="00ED7397">
        <w:t xml:space="preserve"> However, </w:t>
      </w:r>
      <w:r w:rsidR="00713B4A" w:rsidRPr="00ED7397">
        <w:t>with the use of Leap Motion, a simple software can be developed</w:t>
      </w:r>
      <w:r w:rsidRPr="00ED7397">
        <w:t xml:space="preserve"> </w:t>
      </w:r>
      <w:r w:rsidR="00713B4A" w:rsidRPr="00ED7397">
        <w:t>that</w:t>
      </w:r>
      <w:r w:rsidRPr="00ED7397">
        <w:t xml:space="preserve"> displays the note being </w:t>
      </w:r>
      <w:r w:rsidR="00713B4A" w:rsidRPr="00ED7397">
        <w:t>played</w:t>
      </w:r>
      <w:r w:rsidR="006750E4" w:rsidRPr="00ED7397">
        <w:t xml:space="preserve"> by the user</w:t>
      </w:r>
      <w:r w:rsidR="00713B4A" w:rsidRPr="00ED7397">
        <w:t>.</w:t>
      </w:r>
      <w:r w:rsidR="006750E4" w:rsidRPr="00ED7397">
        <w:t xml:space="preserve"> This may improve user experience as the user knows </w:t>
      </w:r>
      <w:r w:rsidR="008B34E1">
        <w:t>the</w:t>
      </w:r>
      <w:r w:rsidR="006750E4" w:rsidRPr="00ED7397">
        <w:t xml:space="preserve"> note </w:t>
      </w:r>
      <w:r w:rsidR="008B34E1">
        <w:t xml:space="preserve">which </w:t>
      </w:r>
      <w:r w:rsidR="006750E4" w:rsidRPr="00ED7397">
        <w:t xml:space="preserve">he is </w:t>
      </w:r>
      <w:r w:rsidR="008B34E1">
        <w:t xml:space="preserve">currently </w:t>
      </w:r>
      <w:r w:rsidR="006750E4" w:rsidRPr="00ED7397">
        <w:t>playing.</w:t>
      </w:r>
    </w:p>
    <w:p w14:paraId="2BD793B4" w14:textId="2E9296A3" w:rsidR="00CD7345" w:rsidRDefault="00112167" w:rsidP="005C5141">
      <w:r w:rsidRPr="00ED7397">
        <w:t>Therefore, it is important to simulate the Theremin digitally with a Leap motion as it would benefit the users by providing an affordable</w:t>
      </w:r>
      <w:r w:rsidR="003C1D18">
        <w:t xml:space="preserve"> and</w:t>
      </w:r>
      <w:r w:rsidRPr="00ED7397">
        <w:t xml:space="preserve"> portable </w:t>
      </w:r>
      <w:r w:rsidR="00DA48BA" w:rsidRPr="00ED7397">
        <w:t>option, as well as improving the user experience.</w:t>
      </w:r>
    </w:p>
    <w:p w14:paraId="48A9C4FB" w14:textId="72AEB4AB" w:rsidR="0028539A" w:rsidRDefault="0028539A" w:rsidP="005C5141"/>
    <w:p w14:paraId="3355F9C2" w14:textId="3C3A9463" w:rsidR="0028539A" w:rsidRDefault="0028539A" w:rsidP="005C5141"/>
    <w:p w14:paraId="55A17F85" w14:textId="2FA5F3A0" w:rsidR="003C1D18" w:rsidRDefault="003C1D18" w:rsidP="005C5141"/>
    <w:p w14:paraId="0C800098" w14:textId="6E65730C" w:rsidR="003C1D18" w:rsidRDefault="003C1D18" w:rsidP="005C5141"/>
    <w:p w14:paraId="44FB9177" w14:textId="2BFD41A1" w:rsidR="003C1D18" w:rsidRDefault="003C1D18" w:rsidP="005C5141"/>
    <w:p w14:paraId="6375FA4C" w14:textId="77777777" w:rsidR="003C1D18" w:rsidRPr="00ED7397" w:rsidRDefault="003C1D18" w:rsidP="005C5141"/>
    <w:p w14:paraId="23868B62" w14:textId="397F56EC" w:rsidR="003A4BA3" w:rsidRPr="00ED7397" w:rsidRDefault="003A4BA3" w:rsidP="005C5141">
      <w:pPr>
        <w:pStyle w:val="Heading1"/>
      </w:pPr>
      <w:bookmarkStart w:id="17" w:name="_Toc116839420"/>
      <w:r w:rsidRPr="00ED7397">
        <w:lastRenderedPageBreak/>
        <w:t>Existing Approach</w:t>
      </w:r>
      <w:r w:rsidR="00D07560">
        <w:t xml:space="preserve"> (Literature Review)</w:t>
      </w:r>
      <w:bookmarkEnd w:id="17"/>
    </w:p>
    <w:p w14:paraId="4CEA5559" w14:textId="76A6E916" w:rsidR="00641AEB" w:rsidRPr="00ED7397" w:rsidRDefault="00672786" w:rsidP="005C5141">
      <w:r w:rsidRPr="00ED7397">
        <w:t>Theremin simulation software had been implemented by former students</w:t>
      </w:r>
      <w:r w:rsidR="00F77F18">
        <w:t xml:space="preserve"> using .NET Framework using C# programming language. </w:t>
      </w:r>
      <w:r w:rsidRPr="00ED7397">
        <w:t>Depending on the user's hand location in relation to the Leap Motion controller, the software can generate different frequencies</w:t>
      </w:r>
      <w:r w:rsidR="00E252FF">
        <w:t xml:space="preserve"> using the</w:t>
      </w:r>
      <w:r w:rsidRPr="00ED7397">
        <w:t xml:space="preserve"> </w:t>
      </w:r>
      <w:r w:rsidR="00C960A0">
        <w:t>N</w:t>
      </w:r>
      <w:r w:rsidR="00E252FF">
        <w:t>Audio sound libraries. F</w:t>
      </w:r>
      <w:r w:rsidRPr="00ED7397">
        <w:t>or various audio effects, users can also choose from several wave functions like sine, triangle, and sawtooth. Additionally, there is a simple user interface that shows an image of a piano keyboard for reference and the note that is currently being played.</w:t>
      </w:r>
    </w:p>
    <w:p w14:paraId="654BCFDA" w14:textId="68A15C53" w:rsidR="00B45654" w:rsidRPr="00ED7397" w:rsidRDefault="00B45654" w:rsidP="007B3208">
      <w:pPr>
        <w:jc w:val="center"/>
      </w:pPr>
      <w:r w:rsidRPr="00ED7397">
        <w:rPr>
          <w:noProof/>
        </w:rPr>
        <w:drawing>
          <wp:inline distT="0" distB="0" distL="0" distR="0" wp14:anchorId="32A59107" wp14:editId="39BB2DAF">
            <wp:extent cx="3921369" cy="2037583"/>
            <wp:effectExtent l="0" t="0" r="3175"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a:stretch>
                      <a:fillRect/>
                    </a:stretch>
                  </pic:blipFill>
                  <pic:spPr>
                    <a:xfrm>
                      <a:off x="0" y="0"/>
                      <a:ext cx="3925814" cy="2039893"/>
                    </a:xfrm>
                    <a:prstGeom prst="rect">
                      <a:avLst/>
                    </a:prstGeom>
                  </pic:spPr>
                </pic:pic>
              </a:graphicData>
            </a:graphic>
          </wp:inline>
        </w:drawing>
      </w:r>
    </w:p>
    <w:p w14:paraId="115FC1C2" w14:textId="5BDEE4F2" w:rsidR="00B45654" w:rsidRPr="007E75E1" w:rsidRDefault="007E75E1" w:rsidP="005C5141">
      <w:pPr>
        <w:pStyle w:val="Caption"/>
      </w:pPr>
      <w:bookmarkStart w:id="18" w:name="_Toc116826852"/>
      <w:bookmarkStart w:id="19" w:name="_Toc116849968"/>
      <w:r w:rsidRPr="007E75E1">
        <w:t xml:space="preserve">Figure </w:t>
      </w:r>
      <w:fldSimple w:instr=" SEQ Figure \* ARABIC ">
        <w:r w:rsidR="00A77005">
          <w:rPr>
            <w:noProof/>
          </w:rPr>
          <w:t>4</w:t>
        </w:r>
      </w:fldSimple>
      <w:r w:rsidRPr="007E75E1">
        <w:t>. Software implemented by former students</w:t>
      </w:r>
      <w:bookmarkEnd w:id="18"/>
      <w:bookmarkEnd w:id="19"/>
    </w:p>
    <w:p w14:paraId="58865ECD" w14:textId="15E90688" w:rsidR="00672786" w:rsidRPr="00ED7397" w:rsidRDefault="00F16C65" w:rsidP="005C5141">
      <w:r w:rsidRPr="00ED7397">
        <w:t xml:space="preserve">However, there are some problems with the software. </w:t>
      </w:r>
      <w:r w:rsidR="00B817F6" w:rsidRPr="00ED7397">
        <w:t>Static noise and popping sounds are produced on around every 2 seconds while playing the software which results to a bad user experience.</w:t>
      </w:r>
      <w:r w:rsidR="00816541" w:rsidRPr="00ED7397">
        <w:t xml:space="preserve"> The origin of the static noise is not known, and it could be due to the </w:t>
      </w:r>
      <w:r w:rsidR="00E252FF">
        <w:t xml:space="preserve">NAudio </w:t>
      </w:r>
      <w:r w:rsidR="00816541" w:rsidRPr="00ED7397">
        <w:t xml:space="preserve">sound library used or the old drivers of the leap motion. </w:t>
      </w:r>
    </w:p>
    <w:p w14:paraId="037B0A2B" w14:textId="4EADD703" w:rsidR="00816541" w:rsidRDefault="00816541" w:rsidP="005C5141">
      <w:r w:rsidRPr="00ED7397">
        <w:t xml:space="preserve">Thus, there is a need to explore an alternative way to simulate </w:t>
      </w:r>
      <w:r w:rsidR="00E252FF">
        <w:t xml:space="preserve">playing </w:t>
      </w:r>
      <w:r w:rsidRPr="00ED7397">
        <w:t>the Theremin</w:t>
      </w:r>
      <w:r w:rsidR="00DB641D" w:rsidRPr="00ED7397">
        <w:t xml:space="preserve"> and create high quality sound</w:t>
      </w:r>
      <w:r w:rsidRPr="00ED7397">
        <w:t>.</w:t>
      </w:r>
    </w:p>
    <w:p w14:paraId="77BD9BFF" w14:textId="6947761D" w:rsidR="003C1D18" w:rsidRDefault="003C1D18" w:rsidP="005C5141"/>
    <w:p w14:paraId="758B31A4" w14:textId="77FC4B20" w:rsidR="007E75E1" w:rsidRDefault="007E75E1" w:rsidP="005C5141"/>
    <w:p w14:paraId="24DAEFDB" w14:textId="77777777" w:rsidR="007E75E1" w:rsidRDefault="007E75E1" w:rsidP="005C5141"/>
    <w:p w14:paraId="4676CFB4" w14:textId="72AEEC67" w:rsidR="003C1D18" w:rsidRDefault="003C1D18" w:rsidP="005C5141"/>
    <w:p w14:paraId="148CA5EB" w14:textId="639A68A9" w:rsidR="003C1D18" w:rsidRDefault="003C1D18" w:rsidP="005C5141"/>
    <w:p w14:paraId="35ADF8C2" w14:textId="77777777" w:rsidR="003C1D18" w:rsidRPr="00ED7397" w:rsidRDefault="003C1D18" w:rsidP="005C5141"/>
    <w:p w14:paraId="21D77881" w14:textId="5CF76051" w:rsidR="00E51BDB" w:rsidRPr="00ED7397" w:rsidRDefault="003A4BA3" w:rsidP="005C5141">
      <w:pPr>
        <w:pStyle w:val="Heading1"/>
      </w:pPr>
      <w:bookmarkStart w:id="20" w:name="_Toc116839421"/>
      <w:r w:rsidRPr="00ED7397">
        <w:lastRenderedPageBreak/>
        <w:t>Research Hypothesis</w:t>
      </w:r>
      <w:bookmarkEnd w:id="20"/>
    </w:p>
    <w:p w14:paraId="1A9321E3" w14:textId="374EF7CD" w:rsidR="00816541" w:rsidRPr="00EE422C" w:rsidRDefault="00B45654" w:rsidP="005C5141">
      <w:pPr>
        <w:pStyle w:val="Heading2"/>
        <w:numPr>
          <w:ilvl w:val="1"/>
          <w:numId w:val="8"/>
        </w:numPr>
      </w:pPr>
      <w:bookmarkStart w:id="21" w:name="_Toc116839422"/>
      <w:r w:rsidRPr="00EE422C">
        <w:t>Purpose</w:t>
      </w:r>
      <w:bookmarkEnd w:id="21"/>
      <w:r w:rsidRPr="00EE422C">
        <w:t xml:space="preserve"> </w:t>
      </w:r>
    </w:p>
    <w:p w14:paraId="58171AFE" w14:textId="3567834C" w:rsidR="00D903E4" w:rsidRDefault="00E5187D" w:rsidP="00E5187D">
      <w:pPr>
        <w:pStyle w:val="Heading2"/>
        <w:rPr>
          <w:rFonts w:eastAsiaTheme="minorEastAsia"/>
          <w:color w:val="auto"/>
          <w:sz w:val="22"/>
          <w:szCs w:val="22"/>
        </w:rPr>
      </w:pPr>
      <w:bookmarkStart w:id="22" w:name="_Toc116839423"/>
      <w:r w:rsidRPr="00E5187D">
        <w:rPr>
          <w:rFonts w:eastAsiaTheme="minorEastAsia"/>
          <w:color w:val="auto"/>
          <w:sz w:val="22"/>
          <w:szCs w:val="22"/>
        </w:rPr>
        <w:t>The purpose of this project is to explore how well Unity Software can simulate playing the Theremin and to create a performance workbench exhibiting the best velocity achievable without any audio flaws. Then, we investigate if CSound can be utilized to enhance the sound quality and variety at an expense of latency.</w:t>
      </w:r>
      <w:bookmarkEnd w:id="22"/>
    </w:p>
    <w:p w14:paraId="3AA8611C" w14:textId="77777777" w:rsidR="00E5187D" w:rsidRPr="00E5187D" w:rsidRDefault="00E5187D" w:rsidP="00E5187D"/>
    <w:p w14:paraId="1D78C0D4" w14:textId="2996E80B" w:rsidR="00E5187D" w:rsidRPr="00E5187D" w:rsidRDefault="00E5187D" w:rsidP="00E5187D">
      <w:pPr>
        <w:pStyle w:val="Heading2"/>
      </w:pPr>
      <w:bookmarkStart w:id="23" w:name="_Toc116839424"/>
      <w:r>
        <w:t>3.2 Scope</w:t>
      </w:r>
      <w:bookmarkEnd w:id="23"/>
    </w:p>
    <w:p w14:paraId="55E0C7B2" w14:textId="645EE003" w:rsidR="00D903E4" w:rsidRDefault="002651D4" w:rsidP="00D903E4">
      <w:r w:rsidRPr="002651D4">
        <w:t xml:space="preserve">In this </w:t>
      </w:r>
      <w:r w:rsidR="00E5187D">
        <w:t>project</w:t>
      </w:r>
      <w:r w:rsidRPr="002651D4">
        <w:t xml:space="preserve">, </w:t>
      </w:r>
      <w:r w:rsidR="00F77F18">
        <w:t>i</w:t>
      </w:r>
      <w:r w:rsidR="00F77F18" w:rsidRPr="00F77F18">
        <w:t xml:space="preserve">nstead </w:t>
      </w:r>
      <w:r w:rsidR="00F77F18">
        <w:t>of</w:t>
      </w:r>
      <w:r w:rsidR="00F77F18" w:rsidRPr="00F77F18">
        <w:t xml:space="preserve"> developing a program that generates sound from scratch, </w:t>
      </w:r>
      <w:r w:rsidR="00F77F18">
        <w:t>we will utilise</w:t>
      </w:r>
      <w:r w:rsidR="00F77F18" w:rsidRPr="00F77F18">
        <w:t xml:space="preserve"> existing sound </w:t>
      </w:r>
      <w:r w:rsidR="00F77F18">
        <w:t>library to</w:t>
      </w:r>
      <w:r w:rsidR="00F77F18" w:rsidRPr="00F77F18">
        <w:t xml:space="preserve"> ease the generation of </w:t>
      </w:r>
      <w:r w:rsidR="004163D6">
        <w:t>sound</w:t>
      </w:r>
      <w:r w:rsidR="00F77F18" w:rsidRPr="00F77F18">
        <w:t>.</w:t>
      </w:r>
      <w:r w:rsidR="0071687B">
        <w:t xml:space="preserve"> </w:t>
      </w:r>
      <w:r w:rsidR="0060115F">
        <w:t xml:space="preserve">Should the popping sound </w:t>
      </w:r>
      <w:r w:rsidR="004163D6">
        <w:t>persist</w:t>
      </w:r>
      <w:r w:rsidR="0060115F">
        <w:t xml:space="preserve"> even when using a new sound library, we will proceed to explore other hardware alternative like Kinect as we would not investigate the hardware issue of the Leap Motion Controller.</w:t>
      </w:r>
    </w:p>
    <w:p w14:paraId="32CC50BF" w14:textId="63428CBF" w:rsidR="00D903E4" w:rsidRDefault="00D903E4" w:rsidP="00D903E4"/>
    <w:p w14:paraId="0B1E61AB" w14:textId="27958E47" w:rsidR="00D903E4" w:rsidRDefault="00D903E4" w:rsidP="00D903E4"/>
    <w:p w14:paraId="2F7FF344" w14:textId="5AA43764" w:rsidR="00D903E4" w:rsidRDefault="00D903E4" w:rsidP="00D903E4"/>
    <w:p w14:paraId="68EDE04D" w14:textId="08C2D62C" w:rsidR="00D903E4" w:rsidRDefault="00D903E4" w:rsidP="00D903E4"/>
    <w:p w14:paraId="359F148D" w14:textId="32E43266" w:rsidR="00D903E4" w:rsidRDefault="00D903E4" w:rsidP="00D903E4"/>
    <w:p w14:paraId="776E5056" w14:textId="5E0CF8EA" w:rsidR="00D903E4" w:rsidRDefault="00D903E4" w:rsidP="00D903E4"/>
    <w:p w14:paraId="32B604A5" w14:textId="0BDD0D67" w:rsidR="00D903E4" w:rsidRDefault="00D903E4" w:rsidP="00D903E4"/>
    <w:p w14:paraId="3A57EBA1" w14:textId="59F756B4" w:rsidR="00D903E4" w:rsidRDefault="00D903E4" w:rsidP="00D903E4"/>
    <w:p w14:paraId="00C621B8" w14:textId="4C0839A7" w:rsidR="00D903E4" w:rsidRDefault="00D903E4" w:rsidP="00D903E4"/>
    <w:p w14:paraId="7298A324" w14:textId="64B7A1D3" w:rsidR="00D903E4" w:rsidRDefault="00D903E4" w:rsidP="00D903E4"/>
    <w:p w14:paraId="73C7FE54" w14:textId="5A74E52F" w:rsidR="00D903E4" w:rsidRDefault="00D903E4" w:rsidP="00D903E4"/>
    <w:p w14:paraId="518921E7" w14:textId="14E66EFE" w:rsidR="00D903E4" w:rsidRDefault="00D903E4" w:rsidP="00D903E4"/>
    <w:p w14:paraId="673CB21B" w14:textId="1E89999E" w:rsidR="00D903E4" w:rsidRDefault="00D903E4" w:rsidP="00D903E4"/>
    <w:p w14:paraId="1FD6F3C7" w14:textId="1452E7AC" w:rsidR="00D903E4" w:rsidRDefault="00D903E4" w:rsidP="00D903E4"/>
    <w:p w14:paraId="4B8E64CF" w14:textId="30BE434D" w:rsidR="00D903E4" w:rsidRDefault="00D903E4" w:rsidP="00D903E4"/>
    <w:p w14:paraId="583914E0" w14:textId="77777777" w:rsidR="00D903E4" w:rsidRPr="00D903E4" w:rsidRDefault="00D903E4" w:rsidP="00D903E4"/>
    <w:p w14:paraId="77E847D1" w14:textId="24C3A92D" w:rsidR="00D903E4" w:rsidRDefault="00B45654" w:rsidP="00D903E4">
      <w:pPr>
        <w:pStyle w:val="Heading1"/>
      </w:pPr>
      <w:bookmarkStart w:id="24" w:name="_Toc116839425"/>
      <w:r w:rsidRPr="00EE422C">
        <w:lastRenderedPageBreak/>
        <w:t>Research and development plan</w:t>
      </w:r>
      <w:bookmarkEnd w:id="24"/>
    </w:p>
    <w:p w14:paraId="013DE8BC" w14:textId="0135CB19" w:rsidR="00433143" w:rsidRPr="00433143" w:rsidRDefault="00433143" w:rsidP="00433143">
      <w:r>
        <w:t xml:space="preserve">This section discussed the necessary research </w:t>
      </w:r>
      <w:r w:rsidR="0060115F">
        <w:t xml:space="preserve">and knowledge </w:t>
      </w:r>
      <w:r>
        <w:t xml:space="preserve">required for the development of the software. </w:t>
      </w:r>
    </w:p>
    <w:p w14:paraId="44044707" w14:textId="4338B8EE" w:rsidR="00D903E4" w:rsidRPr="00D903E4" w:rsidRDefault="00D903E4" w:rsidP="00D903E4">
      <w:pPr>
        <w:pStyle w:val="Heading2"/>
      </w:pPr>
      <w:bookmarkStart w:id="25" w:name="_Toc116839426"/>
      <w:r>
        <w:t>4.1 Gemini</w:t>
      </w:r>
      <w:bookmarkEnd w:id="25"/>
    </w:p>
    <w:p w14:paraId="3C57690F" w14:textId="7539A533" w:rsidR="00270709" w:rsidRDefault="00E87683" w:rsidP="00D903E4">
      <w:pPr>
        <w:rPr>
          <w:rFonts w:eastAsia="Times New Roman"/>
        </w:rPr>
      </w:pPr>
      <w:r w:rsidRPr="00EE422C">
        <w:rPr>
          <w:shd w:val="clear" w:color="auto" w:fill="FFFFFF"/>
        </w:rPr>
        <w:t xml:space="preserve">There is a recent released of </w:t>
      </w:r>
      <w:hyperlink r:id="rId19" w:history="1">
        <w:r w:rsidRPr="00EE422C">
          <w:rPr>
            <w:rStyle w:val="Hyperlink"/>
            <w:color w:val="auto"/>
            <w:sz w:val="23"/>
            <w:szCs w:val="23"/>
            <w:u w:val="none"/>
            <w:shd w:val="clear" w:color="auto" w:fill="FFFFFF"/>
          </w:rPr>
          <w:t>Gemini</w:t>
        </w:r>
      </w:hyperlink>
      <w:r w:rsidRPr="00EE422C">
        <w:rPr>
          <w:shd w:val="clear" w:color="auto" w:fill="FFFFFF"/>
        </w:rPr>
        <w:t xml:space="preserve">, the fifth version of UltraLeap hand tracking software. </w:t>
      </w:r>
      <w:r w:rsidR="00EE422C" w:rsidRPr="00EE422C">
        <w:rPr>
          <w:shd w:val="clear" w:color="auto" w:fill="FFFFFF"/>
        </w:rPr>
        <w:t>With a newer version, there is an improved in</w:t>
      </w:r>
      <w:r w:rsidR="00EE422C" w:rsidRPr="00EE422C">
        <w:rPr>
          <w:rFonts w:eastAsia="Times New Roman"/>
        </w:rPr>
        <w:t xml:space="preserve"> two-handed interaction, initialization and allows more robust and accurate </w:t>
      </w:r>
      <w:r w:rsidR="00EE422C">
        <w:rPr>
          <w:rFonts w:eastAsia="Times New Roman"/>
        </w:rPr>
        <w:t xml:space="preserve">hand </w:t>
      </w:r>
      <w:r w:rsidR="00EE422C" w:rsidRPr="00EE422C">
        <w:rPr>
          <w:rFonts w:eastAsia="Times New Roman"/>
        </w:rPr>
        <w:t>tracking</w:t>
      </w:r>
      <w:r w:rsidR="00EE422C">
        <w:rPr>
          <w:rFonts w:eastAsia="Times New Roman"/>
        </w:rPr>
        <w:t xml:space="preserve">. This would also </w:t>
      </w:r>
      <w:r w:rsidR="00270709">
        <w:rPr>
          <w:rFonts w:eastAsia="Times New Roman"/>
        </w:rPr>
        <w:t>allow</w:t>
      </w:r>
      <w:r w:rsidR="00EE422C">
        <w:rPr>
          <w:rFonts w:eastAsia="Times New Roman"/>
        </w:rPr>
        <w:t xml:space="preserve"> a more stable and reliable hardware to work with.</w:t>
      </w:r>
    </w:p>
    <w:p w14:paraId="4FA155D4" w14:textId="7FCA7479" w:rsidR="00D903E4" w:rsidRDefault="00D903E4" w:rsidP="00D903E4">
      <w:pPr>
        <w:pStyle w:val="Heading2"/>
      </w:pPr>
      <w:bookmarkStart w:id="26" w:name="_Toc116839427"/>
      <w:r>
        <w:t>4.2 Unity</w:t>
      </w:r>
      <w:bookmarkEnd w:id="26"/>
    </w:p>
    <w:p w14:paraId="7E6E36F3" w14:textId="639AA837" w:rsidR="00DB641D" w:rsidRPr="00ED7397" w:rsidRDefault="002132FE" w:rsidP="005C5141">
      <w:r>
        <w:t xml:space="preserve">In this project, the Unity software is being explored. </w:t>
      </w:r>
      <w:r w:rsidR="00DB641D" w:rsidRPr="00ED7397">
        <w:rPr>
          <w:shd w:val="clear" w:color="auto" w:fill="FFFFFF"/>
        </w:rPr>
        <w:t>Unity is a cross-platform game engine that support a variety of desktop, mobile, console and virtual reality platforms.</w:t>
      </w:r>
      <w:r w:rsidR="00DB641D" w:rsidRPr="00ED7397">
        <w:t xml:space="preserve"> The ultra-leap plugin for unity provides the tools and utilities to connect Unity applications to hand tracking data makes it possible to use with the leap motion.</w:t>
      </w:r>
    </w:p>
    <w:p w14:paraId="653EF140" w14:textId="77777777" w:rsidR="00DB641D" w:rsidRPr="00ED7397" w:rsidRDefault="00DB641D" w:rsidP="007B3208">
      <w:pPr>
        <w:jc w:val="center"/>
      </w:pPr>
      <w:r w:rsidRPr="00ED7397">
        <w:rPr>
          <w:noProof/>
        </w:rPr>
        <w:drawing>
          <wp:inline distT="0" distB="0" distL="0" distR="0" wp14:anchorId="3C56F540" wp14:editId="6F0B5F5B">
            <wp:extent cx="3279313" cy="1846385"/>
            <wp:effectExtent l="0" t="0" r="0" b="1905"/>
            <wp:docPr id="4" name="Picture 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88075" cy="1851318"/>
                    </a:xfrm>
                    <a:prstGeom prst="rect">
                      <a:avLst/>
                    </a:prstGeom>
                    <a:noFill/>
                    <a:ln>
                      <a:noFill/>
                    </a:ln>
                  </pic:spPr>
                </pic:pic>
              </a:graphicData>
            </a:graphic>
          </wp:inline>
        </w:drawing>
      </w:r>
    </w:p>
    <w:p w14:paraId="64950F36" w14:textId="086A0F74" w:rsidR="00454ABA" w:rsidRDefault="007E75E1" w:rsidP="005C5141">
      <w:pPr>
        <w:pStyle w:val="Caption"/>
      </w:pPr>
      <w:bookmarkStart w:id="27" w:name="_Toc116826853"/>
      <w:bookmarkStart w:id="28" w:name="_Toc116849969"/>
      <w:r>
        <w:t xml:space="preserve">Figure </w:t>
      </w:r>
      <w:fldSimple w:instr=" SEQ Figure \* ARABIC ">
        <w:r w:rsidR="00A77005">
          <w:rPr>
            <w:noProof/>
          </w:rPr>
          <w:t>5</w:t>
        </w:r>
      </w:fldSimple>
      <w:r>
        <w:t xml:space="preserve">. </w:t>
      </w:r>
      <w:r w:rsidRPr="00931932">
        <w:t>Physics representations of hands and VR controllers with interaction in Unity</w:t>
      </w:r>
      <w:bookmarkEnd w:id="27"/>
      <w:bookmarkEnd w:id="28"/>
    </w:p>
    <w:p w14:paraId="19BDCA17" w14:textId="77777777" w:rsidR="00454ABA" w:rsidRPr="00ED7397" w:rsidRDefault="00454ABA" w:rsidP="005C5141"/>
    <w:p w14:paraId="2AC40895" w14:textId="7BC4943B" w:rsidR="003C1D18" w:rsidRPr="00906AD6" w:rsidRDefault="00DB641D" w:rsidP="005C5141">
      <w:pPr>
        <w:rPr>
          <w:color w:val="1C1C1C"/>
          <w:shd w:val="clear" w:color="auto" w:fill="FFFFFF"/>
        </w:rPr>
      </w:pPr>
      <w:r w:rsidRPr="00ED7397">
        <w:t xml:space="preserve">Before implementing leap motion in unity, the ultra-leap hand tracking software must be installed first, followed by the unity modules package </w:t>
      </w:r>
      <w:r w:rsidRPr="00ED7397">
        <w:rPr>
          <w:color w:val="1C1C1C"/>
          <w:shd w:val="clear" w:color="auto" w:fill="FFFFFF"/>
        </w:rPr>
        <w:t xml:space="preserve">which includes Core, Interaction Engine, and the Hands Module. </w:t>
      </w:r>
    </w:p>
    <w:p w14:paraId="1FEBC1E7" w14:textId="77777777" w:rsidR="0027650F" w:rsidRDefault="0027650F" w:rsidP="002651D4">
      <w:pPr>
        <w:pStyle w:val="Heading3"/>
      </w:pPr>
    </w:p>
    <w:p w14:paraId="20D548BE" w14:textId="77777777" w:rsidR="0027650F" w:rsidRDefault="0027650F" w:rsidP="002651D4">
      <w:pPr>
        <w:pStyle w:val="Heading3"/>
      </w:pPr>
    </w:p>
    <w:p w14:paraId="0B90C04C" w14:textId="77777777" w:rsidR="0027650F" w:rsidRDefault="0027650F" w:rsidP="002651D4">
      <w:pPr>
        <w:pStyle w:val="Heading3"/>
      </w:pPr>
    </w:p>
    <w:p w14:paraId="617806B2" w14:textId="77777777" w:rsidR="0027650F" w:rsidRDefault="0027650F" w:rsidP="002651D4">
      <w:pPr>
        <w:pStyle w:val="Heading3"/>
      </w:pPr>
    </w:p>
    <w:p w14:paraId="77C4DF99" w14:textId="77777777" w:rsidR="0027650F" w:rsidRDefault="0027650F" w:rsidP="002651D4">
      <w:pPr>
        <w:pStyle w:val="Heading3"/>
      </w:pPr>
    </w:p>
    <w:p w14:paraId="36B0E4D4" w14:textId="3B476957" w:rsidR="0027650F" w:rsidRDefault="0027650F" w:rsidP="002651D4">
      <w:pPr>
        <w:pStyle w:val="Heading3"/>
      </w:pPr>
    </w:p>
    <w:p w14:paraId="3DA0FDA8" w14:textId="77777777" w:rsidR="0027650F" w:rsidRPr="0027650F" w:rsidRDefault="0027650F" w:rsidP="0027650F"/>
    <w:p w14:paraId="42DF02A0" w14:textId="47E4FC53" w:rsidR="00447187" w:rsidRDefault="00D903E4" w:rsidP="002651D4">
      <w:pPr>
        <w:pStyle w:val="Heading3"/>
      </w:pPr>
      <w:bookmarkStart w:id="29" w:name="_Toc116839428"/>
      <w:r>
        <w:lastRenderedPageBreak/>
        <w:t>4.</w:t>
      </w:r>
      <w:r w:rsidR="002651D4">
        <w:t>2.1 Unity’s Audio Function</w:t>
      </w:r>
      <w:bookmarkEnd w:id="29"/>
    </w:p>
    <w:p w14:paraId="0338E057" w14:textId="76C92DA4" w:rsidR="002651D4" w:rsidRDefault="002651D4" w:rsidP="002651D4">
      <w:r>
        <w:t>Unity has a</w:t>
      </w:r>
      <w:r w:rsidR="0060115F">
        <w:t xml:space="preserve"> main</w:t>
      </w:r>
      <w:r>
        <w:t xml:space="preserve"> default audio function which is known as OnAudioFilterRead. </w:t>
      </w:r>
      <w:r w:rsidRPr="00355581">
        <w:t>Every time a chunk of audio is supplied to the filter, the OnAudioFilterRead function is invoked. The audio data is a float array ranging from -1 to 1 that contains audio from the preceding filter in the chain or the Audio Clip on the Audio Source</w:t>
      </w:r>
      <w:r w:rsidR="004163D6">
        <w:t xml:space="preserve"> </w:t>
      </w:r>
      <w:r w:rsidR="004163D6">
        <w:fldChar w:fldCharType="begin"/>
      </w:r>
      <w:r w:rsidR="004163D6">
        <w:instrText xml:space="preserve"> ADDIN EN.CITE &lt;EndNote&gt;&lt;Cite&gt;&lt;Author&gt;Technologies&lt;/Author&gt;&lt;Year&gt;2022&lt;/Year&gt;&lt;RecNum&gt;8&lt;/RecNum&gt;&lt;DisplayText&gt;[5]&lt;/DisplayText&gt;&lt;record&gt;&lt;rec-number&gt;8&lt;/rec-number&gt;&lt;foreign-keys&gt;&lt;key app="EN" db-id="2dax2v0fztawwve2ppg5z5zwxd9pzzp0pfe0" timestamp="1665928242"&gt;8&lt;/key&gt;&lt;/foreign-keys&gt;&lt;ref-type name="Web Page"&gt;12&lt;/ref-type&gt;&lt;contributors&gt;&lt;authors&gt;&lt;author&gt;Unity Technologies&lt;/author&gt;&lt;/authors&gt;&lt;/contributors&gt;&lt;titles&gt;&lt;title&gt;Unity Documentation&lt;/title&gt;&lt;/titles&gt;&lt;number&gt;16-10-2022&lt;/number&gt;&lt;dates&gt;&lt;year&gt;2022&lt;/year&gt;&lt;/dates&gt;&lt;urls&gt;&lt;related-urls&gt;&lt;url&gt;https://docs.unity3d.com/ScriptReference/MonoBehaviour.OnAudioFilterRead.html&lt;/url&gt;&lt;/related-urls&gt;&lt;/urls&gt;&lt;/record&gt;&lt;/Cite&gt;&lt;/EndNote&gt;</w:instrText>
      </w:r>
      <w:r w:rsidR="004163D6">
        <w:fldChar w:fldCharType="separate"/>
      </w:r>
      <w:r w:rsidR="004163D6">
        <w:rPr>
          <w:noProof/>
        </w:rPr>
        <w:t>[5]</w:t>
      </w:r>
      <w:r w:rsidR="004163D6">
        <w:fldChar w:fldCharType="end"/>
      </w:r>
      <w:r w:rsidRPr="00355581">
        <w:t>.</w:t>
      </w:r>
      <w:r w:rsidR="004163D6">
        <w:t xml:space="preserve"> </w:t>
      </w:r>
      <w:r>
        <w:t>The frequency that we had computed in every frame is used in the OnAudioFilterRead function to generate a sine wave.</w:t>
      </w:r>
    </w:p>
    <w:p w14:paraId="4D720B4B" w14:textId="77777777" w:rsidR="002D6362" w:rsidRDefault="002651D4" w:rsidP="002D6362">
      <w:pPr>
        <w:keepNext/>
        <w:jc w:val="center"/>
      </w:pPr>
      <w:r w:rsidRPr="00355581">
        <w:rPr>
          <w:noProof/>
        </w:rPr>
        <w:drawing>
          <wp:inline distT="0" distB="0" distL="0" distR="0" wp14:anchorId="35C76BAB" wp14:editId="3E7A4B2C">
            <wp:extent cx="3233318" cy="2290660"/>
            <wp:effectExtent l="0" t="0" r="5715"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1"/>
                    <a:stretch>
                      <a:fillRect/>
                    </a:stretch>
                  </pic:blipFill>
                  <pic:spPr>
                    <a:xfrm>
                      <a:off x="0" y="0"/>
                      <a:ext cx="3250485" cy="2302822"/>
                    </a:xfrm>
                    <a:prstGeom prst="rect">
                      <a:avLst/>
                    </a:prstGeom>
                  </pic:spPr>
                </pic:pic>
              </a:graphicData>
            </a:graphic>
          </wp:inline>
        </w:drawing>
      </w:r>
    </w:p>
    <w:p w14:paraId="38031690" w14:textId="3393EF9B" w:rsidR="002651D4" w:rsidRDefault="002D6362" w:rsidP="002D6362">
      <w:pPr>
        <w:pStyle w:val="Caption"/>
      </w:pPr>
      <w:bookmarkStart w:id="30" w:name="_Toc116849970"/>
      <w:r>
        <w:t xml:space="preserve">Figure </w:t>
      </w:r>
      <w:fldSimple w:instr=" SEQ Figure \* ARABIC ">
        <w:r w:rsidR="00A77005">
          <w:rPr>
            <w:noProof/>
          </w:rPr>
          <w:t>6</w:t>
        </w:r>
      </w:fldSimple>
      <w:r>
        <w:t xml:space="preserve">. </w:t>
      </w:r>
      <w:r w:rsidRPr="003C756F">
        <w:t>Generating a sine wave with the OnAudioFilterRead function</w:t>
      </w:r>
      <w:bookmarkEnd w:id="30"/>
    </w:p>
    <w:p w14:paraId="37BEF8DF" w14:textId="345E4879" w:rsidR="0058702E" w:rsidRDefault="0058702E" w:rsidP="0058702E"/>
    <w:p w14:paraId="200F0C0C" w14:textId="77777777" w:rsidR="0058702E" w:rsidRPr="0058702E" w:rsidRDefault="0058702E" w:rsidP="0058702E"/>
    <w:p w14:paraId="5F1E9A3F" w14:textId="642FE1B5" w:rsidR="002651D4" w:rsidRDefault="002651D4" w:rsidP="002651D4"/>
    <w:p w14:paraId="1BF2C821" w14:textId="4BF458A1" w:rsidR="0027650F" w:rsidRDefault="0027650F" w:rsidP="002651D4"/>
    <w:p w14:paraId="77F8ECA1" w14:textId="239ADC05" w:rsidR="0027650F" w:rsidRDefault="0027650F" w:rsidP="002651D4"/>
    <w:p w14:paraId="06F7654A" w14:textId="5BF58792" w:rsidR="0027650F" w:rsidRDefault="0027650F" w:rsidP="002651D4"/>
    <w:p w14:paraId="755ED503" w14:textId="521EC049" w:rsidR="0027650F" w:rsidRDefault="0027650F" w:rsidP="002651D4"/>
    <w:p w14:paraId="00C39574" w14:textId="6A4929F4" w:rsidR="0027650F" w:rsidRDefault="0027650F" w:rsidP="002651D4"/>
    <w:p w14:paraId="13DB52EE" w14:textId="600938DE" w:rsidR="0027650F" w:rsidRDefault="0027650F" w:rsidP="002651D4"/>
    <w:p w14:paraId="5CD796A1" w14:textId="55BA939A" w:rsidR="0027650F" w:rsidRDefault="0027650F" w:rsidP="002651D4"/>
    <w:p w14:paraId="71BD511C" w14:textId="06DD9B08" w:rsidR="0027650F" w:rsidRDefault="0027650F" w:rsidP="002651D4"/>
    <w:p w14:paraId="7E913F1F" w14:textId="252F7177" w:rsidR="0027650F" w:rsidRDefault="0027650F" w:rsidP="002651D4"/>
    <w:p w14:paraId="2820969B" w14:textId="053E90E1" w:rsidR="0027650F" w:rsidRDefault="0027650F" w:rsidP="002651D4"/>
    <w:p w14:paraId="4C48AFAD" w14:textId="77777777" w:rsidR="0027650F" w:rsidRPr="002651D4" w:rsidRDefault="0027650F" w:rsidP="002651D4"/>
    <w:p w14:paraId="57D7AF55" w14:textId="6DBE0974" w:rsidR="0086752C" w:rsidRDefault="002651D4" w:rsidP="002651D4">
      <w:pPr>
        <w:pStyle w:val="Heading2"/>
      </w:pPr>
      <w:bookmarkStart w:id="31" w:name="_Toc116839429"/>
      <w:r>
        <w:t>4.3 Csound</w:t>
      </w:r>
      <w:r w:rsidR="00763FA2">
        <w:t xml:space="preserve"> Unity</w:t>
      </w:r>
      <w:bookmarkEnd w:id="31"/>
    </w:p>
    <w:p w14:paraId="4229FD82" w14:textId="2E7D8DA5" w:rsidR="002651D4" w:rsidRDefault="002651D4" w:rsidP="002651D4">
      <w:r w:rsidRPr="00EA5E9C">
        <w:t>Csound is a programming language (based on C) that was created and optimized for sound rendering and signal processing.</w:t>
      </w:r>
      <w:r>
        <w:t xml:space="preserve"> Currently, there is a custom Csound package for Unity known as CsoundUnity. It provides Unity users to access the Csound's core API within their Unity C# scripts and provides a Unity bridge to a set of pInvoke signatures that are used to call Csound's native API functions from C# code. Once the CsoundUnity packages is downloaded, it needs to be imported directly into Unity. </w:t>
      </w:r>
    </w:p>
    <w:p w14:paraId="21AFB900" w14:textId="4EB68C8A" w:rsidR="00763FA2" w:rsidRDefault="00763FA2" w:rsidP="002651D4">
      <w:r>
        <w:t xml:space="preserve">For more documentation of Csound can be found here. </w:t>
      </w:r>
      <w:r w:rsidRPr="00763FA2">
        <w:t>http://rorywalsh.github.io/CsoundUnity/html/class_csound_unity.html#af950ce82e184ee08a01a59e007f25f12</w:t>
      </w:r>
    </w:p>
    <w:p w14:paraId="4980B2F5" w14:textId="77777777" w:rsidR="00D7448C" w:rsidRDefault="00D7448C" w:rsidP="002651D4"/>
    <w:p w14:paraId="4AF6BD06" w14:textId="7B580304" w:rsidR="009856CB" w:rsidRDefault="009856CB" w:rsidP="009856CB">
      <w:pPr>
        <w:pStyle w:val="Heading3"/>
      </w:pPr>
      <w:bookmarkStart w:id="32" w:name="_Toc116839430"/>
      <w:r>
        <w:t>4.3.1 Csound Syntax</w:t>
      </w:r>
      <w:bookmarkEnd w:id="32"/>
    </w:p>
    <w:p w14:paraId="7A78A111" w14:textId="3CAA271E" w:rsidR="009856CB" w:rsidRPr="009856CB" w:rsidRDefault="009856CB" w:rsidP="009856CB">
      <w:r>
        <w:t xml:space="preserve">Csound consists of 2 different files, an orchestra file and a score file. The figure below is an example of a Csound </w:t>
      </w:r>
      <w:r w:rsidR="00706865">
        <w:t xml:space="preserve">.csd </w:t>
      </w:r>
      <w:r>
        <w:t xml:space="preserve">script. </w:t>
      </w:r>
    </w:p>
    <w:p w14:paraId="7E85CF11" w14:textId="77777777" w:rsidR="002D6362" w:rsidRDefault="0027650F" w:rsidP="002D6362">
      <w:pPr>
        <w:keepNext/>
        <w:jc w:val="center"/>
      </w:pPr>
      <w:r>
        <w:rPr>
          <w:noProof/>
        </w:rPr>
        <mc:AlternateContent>
          <mc:Choice Requires="wpg">
            <w:drawing>
              <wp:anchor distT="0" distB="0" distL="114300" distR="114300" simplePos="0" relativeHeight="251676672" behindDoc="0" locked="0" layoutInCell="1" allowOverlap="1" wp14:anchorId="04EC8989" wp14:editId="23E8511F">
                <wp:simplePos x="0" y="0"/>
                <wp:positionH relativeFrom="column">
                  <wp:posOffset>103414</wp:posOffset>
                </wp:positionH>
                <wp:positionV relativeFrom="paragraph">
                  <wp:posOffset>876028</wp:posOffset>
                </wp:positionV>
                <wp:extent cx="1335975" cy="695566"/>
                <wp:effectExtent l="0" t="0" r="17145" b="9525"/>
                <wp:wrapNone/>
                <wp:docPr id="36" name="Group 36"/>
                <wp:cNvGraphicFramePr/>
                <a:graphic xmlns:a="http://schemas.openxmlformats.org/drawingml/2006/main">
                  <a:graphicData uri="http://schemas.microsoft.com/office/word/2010/wordprocessingGroup">
                    <wpg:wgp>
                      <wpg:cNvGrpSpPr/>
                      <wpg:grpSpPr>
                        <a:xfrm>
                          <a:off x="0" y="0"/>
                          <a:ext cx="1335975" cy="695566"/>
                          <a:chOff x="0" y="0"/>
                          <a:chExt cx="1335975" cy="695566"/>
                        </a:xfrm>
                      </wpg:grpSpPr>
                      <wpg:grpSp>
                        <wpg:cNvPr id="34" name="Group 34"/>
                        <wpg:cNvGrpSpPr/>
                        <wpg:grpSpPr>
                          <a:xfrm>
                            <a:off x="0" y="0"/>
                            <a:ext cx="1012619" cy="471055"/>
                            <a:chOff x="0" y="0"/>
                            <a:chExt cx="1012619" cy="471055"/>
                          </a:xfrm>
                        </wpg:grpSpPr>
                        <wpg:grpSp>
                          <wpg:cNvPr id="33" name="Group 33"/>
                          <wpg:cNvGrpSpPr/>
                          <wpg:grpSpPr>
                            <a:xfrm>
                              <a:off x="508907" y="0"/>
                              <a:ext cx="503712" cy="471055"/>
                              <a:chOff x="0" y="0"/>
                              <a:chExt cx="503712" cy="471055"/>
                            </a:xfrm>
                          </wpg:grpSpPr>
                          <wps:wsp>
                            <wps:cNvPr id="7" name="Rectangle 7"/>
                            <wps:cNvSpPr/>
                            <wps:spPr>
                              <a:xfrm>
                                <a:off x="185058" y="0"/>
                                <a:ext cx="318654" cy="4710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0" y="179614"/>
                                <a:ext cx="179878"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g:grpSp>
                        <wps:wsp>
                          <wps:cNvPr id="217" name="Text Box 2"/>
                          <wps:cNvSpPr txBox="1">
                            <a:spLocks noChangeArrowheads="1"/>
                          </wps:cNvSpPr>
                          <wps:spPr bwMode="auto">
                            <a:xfrm>
                              <a:off x="0" y="100693"/>
                              <a:ext cx="479612" cy="170330"/>
                            </a:xfrm>
                            <a:prstGeom prst="rect">
                              <a:avLst/>
                            </a:prstGeom>
                            <a:solidFill>
                              <a:srgbClr val="FFFFFF"/>
                            </a:solidFill>
                            <a:ln w="9525">
                              <a:noFill/>
                              <a:miter lim="800000"/>
                              <a:headEnd/>
                              <a:tailEnd/>
                            </a:ln>
                          </wps:spPr>
                          <wps:txbx>
                            <w:txbxContent>
                              <w:p w14:paraId="0764F741" w14:textId="0E72BEDA" w:rsidR="0027650F" w:rsidRPr="00D7448C" w:rsidRDefault="0027650F">
                                <w:pPr>
                                  <w:rPr>
                                    <w:b/>
                                    <w:bCs/>
                                    <w:sz w:val="18"/>
                                    <w:szCs w:val="18"/>
                                  </w:rPr>
                                </w:pPr>
                                <w:r w:rsidRPr="00D7448C">
                                  <w:rPr>
                                    <w:b/>
                                    <w:bCs/>
                                    <w:sz w:val="18"/>
                                    <w:szCs w:val="18"/>
                                  </w:rPr>
                                  <w:t>Variables</w:t>
                                </w:r>
                              </w:p>
                            </w:txbxContent>
                          </wps:txbx>
                          <wps:bodyPr rot="0" vert="horz" wrap="square" lIns="0" tIns="0" rIns="0" bIns="0" anchor="t" anchorCtr="0">
                            <a:noAutofit/>
                          </wps:bodyPr>
                        </wps:wsp>
                      </wpg:grpSp>
                      <wpg:grpSp>
                        <wpg:cNvPr id="35" name="Group 35"/>
                        <wpg:cNvGrpSpPr/>
                        <wpg:grpSpPr>
                          <a:xfrm>
                            <a:off x="51707" y="345621"/>
                            <a:ext cx="1284268" cy="349945"/>
                            <a:chOff x="0" y="0"/>
                            <a:chExt cx="1284268" cy="349945"/>
                          </a:xfrm>
                        </wpg:grpSpPr>
                        <wps:wsp>
                          <wps:cNvPr id="8" name="Rectangle 8"/>
                          <wps:cNvSpPr/>
                          <wps:spPr>
                            <a:xfrm>
                              <a:off x="993322" y="0"/>
                              <a:ext cx="290946" cy="34982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flipH="1" flipV="1">
                              <a:off x="495300" y="244929"/>
                              <a:ext cx="506361"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s:wsp>
                          <wps:cNvPr id="18" name="Text Box 2"/>
                          <wps:cNvSpPr txBox="1">
                            <a:spLocks noChangeArrowheads="1"/>
                          </wps:cNvSpPr>
                          <wps:spPr bwMode="auto">
                            <a:xfrm>
                              <a:off x="0" y="179615"/>
                              <a:ext cx="479612" cy="170330"/>
                            </a:xfrm>
                            <a:prstGeom prst="rect">
                              <a:avLst/>
                            </a:prstGeom>
                            <a:solidFill>
                              <a:srgbClr val="FFFFFF"/>
                            </a:solidFill>
                            <a:ln w="9525">
                              <a:noFill/>
                              <a:miter lim="800000"/>
                              <a:headEnd/>
                              <a:tailEnd/>
                            </a:ln>
                          </wps:spPr>
                          <wps:txbx>
                            <w:txbxContent>
                              <w:p w14:paraId="473F6E1F" w14:textId="310B006E" w:rsidR="0027650F" w:rsidRPr="00D7448C" w:rsidRDefault="0027650F" w:rsidP="0027650F">
                                <w:pPr>
                                  <w:rPr>
                                    <w:b/>
                                    <w:bCs/>
                                    <w:sz w:val="18"/>
                                    <w:szCs w:val="18"/>
                                  </w:rPr>
                                </w:pPr>
                                <w:r w:rsidRPr="00D7448C">
                                  <w:rPr>
                                    <w:b/>
                                    <w:bCs/>
                                    <w:sz w:val="18"/>
                                    <w:szCs w:val="18"/>
                                  </w:rPr>
                                  <w:t>Opcodes</w:t>
                                </w:r>
                              </w:p>
                            </w:txbxContent>
                          </wps:txbx>
                          <wps:bodyPr rot="0" vert="horz" wrap="square" lIns="0" tIns="0" rIns="0" bIns="0" anchor="t" anchorCtr="0">
                            <a:noAutofit/>
                          </wps:bodyPr>
                        </wps:wsp>
                      </wpg:grpSp>
                    </wpg:wgp>
                  </a:graphicData>
                </a:graphic>
              </wp:anchor>
            </w:drawing>
          </mc:Choice>
          <mc:Fallback>
            <w:pict>
              <v:group w14:anchorId="04EC8989" id="Group 36" o:spid="_x0000_s1026" style="position:absolute;left:0;text-align:left;margin-left:8.15pt;margin-top:69pt;width:105.2pt;height:54.75pt;z-index:251676672" coordsize="13359,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">
                <v:group id="Group 34" o:spid="_x0000_s1027" style="position:absolute;width:10126;height:4710" coordsize="10126,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3" o:spid="_x0000_s1028" style="position:absolute;left:5089;width:5037;height:4710" coordsize="503712,471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7" o:spid="_x0000_s1029" style="position:absolute;left:185058;width:318654;height:47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" filled="f" strokecolor="red" strokeweight="1pt"/>
                    <v:line id="Straight Connector 11" o:spid="_x0000_s1030" style="position:absolute;flip:x;visibility:visible;mso-wrap-style:square" from="0,179614" to="179878,179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" strokecolor="red" strokeweight="1pt">
                      <v:stroke joinstyle="miter"/>
                    </v:line>
                  </v:group>
                  <v:shapetype id="_x0000_t202" coordsize="21600,21600" o:spt="202" path="m,l,21600r21600,l21600,xe">
                    <v:stroke joinstyle="miter"/>
                    <v:path gradientshapeok="t" o:connecttype="rect"/>
                  </v:shapetype>
                  <v:shape id="Text Box 2" o:spid="_x0000_s1031" type="#_x0000_t202" style="position:absolute;top:1006;width:4796;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" stroked="f">
                    <v:textbox inset="0,0,0,0">
                      <w:txbxContent>
                        <w:p w14:paraId="0764F741" w14:textId="0E72BEDA" w:rsidR="0027650F" w:rsidRPr="00D7448C" w:rsidRDefault="0027650F">
                          <w:pPr>
                            <w:rPr>
                              <w:b/>
                              <w:bCs/>
                              <w:sz w:val="18"/>
                              <w:szCs w:val="18"/>
                            </w:rPr>
                          </w:pPr>
                          <w:r w:rsidRPr="00D7448C">
                            <w:rPr>
                              <w:b/>
                              <w:bCs/>
                              <w:sz w:val="18"/>
                              <w:szCs w:val="18"/>
                            </w:rPr>
                            <w:t>Variables</w:t>
                          </w:r>
                        </w:p>
                      </w:txbxContent>
                    </v:textbox>
                  </v:shape>
                </v:group>
                <v:group id="Group 35" o:spid="_x0000_s1032" style="position:absolute;left:517;top:3456;width:12842;height:3499" coordsize="12842,3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ect id="Rectangle 8" o:spid="_x0000_s1033" style="position:absolute;left:9933;width:2909;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" filled="f" strokecolor="red" strokeweight="1pt"/>
                  <v:line id="Straight Connector 17" o:spid="_x0000_s1034" style="position:absolute;flip:x y;visibility:visible;mso-wrap-style:square" from="4953,2449" to="10016,2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" strokecolor="red" strokeweight="1pt">
                    <v:stroke joinstyle="miter"/>
                  </v:line>
                  <v:shape id="Text Box 2" o:spid="_x0000_s1035" type="#_x0000_t202" style="position:absolute;top:1796;width:4796;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473F6E1F" w14:textId="310B006E" w:rsidR="0027650F" w:rsidRPr="00D7448C" w:rsidRDefault="0027650F" w:rsidP="0027650F">
                          <w:pPr>
                            <w:rPr>
                              <w:b/>
                              <w:bCs/>
                              <w:sz w:val="18"/>
                              <w:szCs w:val="18"/>
                            </w:rPr>
                          </w:pPr>
                          <w:r w:rsidRPr="00D7448C">
                            <w:rPr>
                              <w:b/>
                              <w:bCs/>
                              <w:sz w:val="18"/>
                              <w:szCs w:val="18"/>
                            </w:rPr>
                            <w:t>Opcodes</w:t>
                          </w:r>
                        </w:p>
                      </w:txbxContent>
                    </v:textbox>
                  </v:shape>
                </v:group>
              </v:group>
            </w:pict>
          </mc:Fallback>
        </mc:AlternateContent>
      </w:r>
      <w:r>
        <w:rPr>
          <w:noProof/>
        </w:rPr>
        <mc:AlternateContent>
          <mc:Choice Requires="wpg">
            <w:drawing>
              <wp:anchor distT="0" distB="0" distL="114300" distR="114300" simplePos="0" relativeHeight="251684864" behindDoc="0" locked="0" layoutInCell="1" allowOverlap="1" wp14:anchorId="3C929187" wp14:editId="227CD39A">
                <wp:simplePos x="0" y="0"/>
                <wp:positionH relativeFrom="column">
                  <wp:posOffset>4897120</wp:posOffset>
                </wp:positionH>
                <wp:positionV relativeFrom="paragraph">
                  <wp:posOffset>5715</wp:posOffset>
                </wp:positionV>
                <wp:extent cx="909320" cy="2382520"/>
                <wp:effectExtent l="0" t="0" r="5080" b="17780"/>
                <wp:wrapNone/>
                <wp:docPr id="32" name="Group 32"/>
                <wp:cNvGraphicFramePr/>
                <a:graphic xmlns:a="http://schemas.openxmlformats.org/drawingml/2006/main">
                  <a:graphicData uri="http://schemas.microsoft.com/office/word/2010/wordprocessingGroup">
                    <wpg:wgp>
                      <wpg:cNvGrpSpPr/>
                      <wpg:grpSpPr>
                        <a:xfrm>
                          <a:off x="0" y="0"/>
                          <a:ext cx="909320" cy="2382520"/>
                          <a:chOff x="0" y="0"/>
                          <a:chExt cx="909320" cy="2382520"/>
                        </a:xfrm>
                      </wpg:grpSpPr>
                      <wps:wsp>
                        <wps:cNvPr id="25" name="Right Brace 25"/>
                        <wps:cNvSpPr/>
                        <wps:spPr>
                          <a:xfrm>
                            <a:off x="30480" y="0"/>
                            <a:ext cx="266700" cy="161544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
                        <wps:cNvSpPr txBox="1">
                          <a:spLocks noChangeArrowheads="1"/>
                        </wps:cNvSpPr>
                        <wps:spPr bwMode="auto">
                          <a:xfrm>
                            <a:off x="370840" y="716280"/>
                            <a:ext cx="538480" cy="177800"/>
                          </a:xfrm>
                          <a:prstGeom prst="rect">
                            <a:avLst/>
                          </a:prstGeom>
                          <a:solidFill>
                            <a:srgbClr val="FFFFFF"/>
                          </a:solidFill>
                          <a:ln w="9525">
                            <a:noFill/>
                            <a:miter lim="800000"/>
                            <a:headEnd/>
                            <a:tailEnd/>
                          </a:ln>
                        </wps:spPr>
                        <wps:txbx>
                          <w:txbxContent>
                            <w:p w14:paraId="700D2BCA" w14:textId="5FCE1715" w:rsidR="0027650F" w:rsidRPr="00D7448C" w:rsidRDefault="0027650F" w:rsidP="0027650F">
                              <w:pPr>
                                <w:rPr>
                                  <w:b/>
                                  <w:bCs/>
                                  <w:sz w:val="18"/>
                                  <w:szCs w:val="18"/>
                                </w:rPr>
                              </w:pPr>
                              <w:r w:rsidRPr="00D7448C">
                                <w:rPr>
                                  <w:b/>
                                  <w:bCs/>
                                  <w:sz w:val="18"/>
                                  <w:szCs w:val="18"/>
                                </w:rPr>
                                <w:t>Orchestra</w:t>
                              </w:r>
                            </w:p>
                          </w:txbxContent>
                        </wps:txbx>
                        <wps:bodyPr rot="0" vert="horz" wrap="square" lIns="0" tIns="0" rIns="0" bIns="0" anchor="t" anchorCtr="0">
                          <a:noAutofit/>
                        </wps:bodyPr>
                      </wps:wsp>
                      <wps:wsp>
                        <wps:cNvPr id="30" name="Text Box 2"/>
                        <wps:cNvSpPr txBox="1">
                          <a:spLocks noChangeArrowheads="1"/>
                        </wps:cNvSpPr>
                        <wps:spPr bwMode="auto">
                          <a:xfrm>
                            <a:off x="355600" y="1976120"/>
                            <a:ext cx="330200" cy="177800"/>
                          </a:xfrm>
                          <a:prstGeom prst="rect">
                            <a:avLst/>
                          </a:prstGeom>
                          <a:solidFill>
                            <a:srgbClr val="FFFFFF"/>
                          </a:solidFill>
                          <a:ln w="9525">
                            <a:noFill/>
                            <a:miter lim="800000"/>
                            <a:headEnd/>
                            <a:tailEnd/>
                          </a:ln>
                        </wps:spPr>
                        <wps:txbx>
                          <w:txbxContent>
                            <w:p w14:paraId="550DF99A" w14:textId="10B3AF8A" w:rsidR="0027650F" w:rsidRPr="00D7448C" w:rsidRDefault="0027650F" w:rsidP="0027650F">
                              <w:pPr>
                                <w:rPr>
                                  <w:b/>
                                  <w:bCs/>
                                  <w:sz w:val="18"/>
                                  <w:szCs w:val="18"/>
                                </w:rPr>
                              </w:pPr>
                              <w:r w:rsidRPr="00D7448C">
                                <w:rPr>
                                  <w:b/>
                                  <w:bCs/>
                                  <w:sz w:val="18"/>
                                  <w:szCs w:val="18"/>
                                </w:rPr>
                                <w:t>Score</w:t>
                              </w:r>
                            </w:p>
                          </w:txbxContent>
                        </wps:txbx>
                        <wps:bodyPr rot="0" vert="horz" wrap="square" lIns="0" tIns="0" rIns="0" bIns="0" anchor="t" anchorCtr="0">
                          <a:noAutofit/>
                        </wps:bodyPr>
                      </wps:wsp>
                      <wps:wsp>
                        <wps:cNvPr id="31" name="Right Brace 31"/>
                        <wps:cNvSpPr/>
                        <wps:spPr>
                          <a:xfrm>
                            <a:off x="0" y="1727200"/>
                            <a:ext cx="274320" cy="65532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929187" id="Group 32" o:spid="_x0000_s1036" style="position:absolute;left:0;text-align:left;margin-left:385.6pt;margin-top:.45pt;width:71.6pt;height:187.6pt;z-index:251684864" coordsize="9093,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 o:spid="_x0000_s1037" type="#_x0000_t88" style="position:absolute;left:304;width:2667;height:16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" adj="297" strokecolor="#4472c4 [3204]" strokeweight=".5pt">
                  <v:stroke joinstyle="miter"/>
                </v:shape>
                <v:shape id="Text Box 2" o:spid="_x0000_s1038" type="#_x0000_t202" style="position:absolute;left:3708;top:7162;width:5385;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700D2BCA" w14:textId="5FCE1715" w:rsidR="0027650F" w:rsidRPr="00D7448C" w:rsidRDefault="0027650F" w:rsidP="0027650F">
                        <w:pPr>
                          <w:rPr>
                            <w:b/>
                            <w:bCs/>
                            <w:sz w:val="18"/>
                            <w:szCs w:val="18"/>
                          </w:rPr>
                        </w:pPr>
                        <w:r w:rsidRPr="00D7448C">
                          <w:rPr>
                            <w:b/>
                            <w:bCs/>
                            <w:sz w:val="18"/>
                            <w:szCs w:val="18"/>
                          </w:rPr>
                          <w:t>Orchestra</w:t>
                        </w:r>
                      </w:p>
                    </w:txbxContent>
                  </v:textbox>
                </v:shape>
                <v:shape id="Text Box 2" o:spid="_x0000_s1039" type="#_x0000_t202" style="position:absolute;left:3556;top:19761;width:330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550DF99A" w14:textId="10B3AF8A" w:rsidR="0027650F" w:rsidRPr="00D7448C" w:rsidRDefault="0027650F" w:rsidP="0027650F">
                        <w:pPr>
                          <w:rPr>
                            <w:b/>
                            <w:bCs/>
                            <w:sz w:val="18"/>
                            <w:szCs w:val="18"/>
                          </w:rPr>
                        </w:pPr>
                        <w:r w:rsidRPr="00D7448C">
                          <w:rPr>
                            <w:b/>
                            <w:bCs/>
                            <w:sz w:val="18"/>
                            <w:szCs w:val="18"/>
                          </w:rPr>
                          <w:t>Score</w:t>
                        </w:r>
                      </w:p>
                    </w:txbxContent>
                  </v:textbox>
                </v:shape>
                <v:shape id="Right Brace 31" o:spid="_x0000_s1040" type="#_x0000_t88" style="position:absolute;top:17272;width:2743;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" adj="753" strokecolor="#4472c4 [3204]" strokeweight=".5pt">
                  <v:stroke joinstyle="miter"/>
                </v:shape>
              </v:group>
            </w:pict>
          </mc:Fallback>
        </mc:AlternateContent>
      </w:r>
      <w:r w:rsidR="009856CB" w:rsidRPr="009856CB">
        <w:rPr>
          <w:noProof/>
        </w:rPr>
        <w:drawing>
          <wp:inline distT="0" distB="0" distL="0" distR="0" wp14:anchorId="635A1CC5" wp14:editId="45820772">
            <wp:extent cx="4141368" cy="2397369"/>
            <wp:effectExtent l="0" t="0" r="0" b="3175"/>
            <wp:docPr id="6" name="Picture 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10;&#10;Description automatically generated"/>
                    <pic:cNvPicPr/>
                  </pic:nvPicPr>
                  <pic:blipFill>
                    <a:blip r:embed="rId22"/>
                    <a:stretch>
                      <a:fillRect/>
                    </a:stretch>
                  </pic:blipFill>
                  <pic:spPr>
                    <a:xfrm>
                      <a:off x="0" y="0"/>
                      <a:ext cx="4141368" cy="2397369"/>
                    </a:xfrm>
                    <a:prstGeom prst="rect">
                      <a:avLst/>
                    </a:prstGeom>
                  </pic:spPr>
                </pic:pic>
              </a:graphicData>
            </a:graphic>
          </wp:inline>
        </w:drawing>
      </w:r>
    </w:p>
    <w:p w14:paraId="2F042BA1" w14:textId="16C2E505" w:rsidR="002D6362" w:rsidRDefault="002D6362" w:rsidP="002D6362">
      <w:pPr>
        <w:pStyle w:val="Caption"/>
      </w:pPr>
      <w:bookmarkStart w:id="33" w:name="_Toc116849971"/>
      <w:r>
        <w:t xml:space="preserve">Figure </w:t>
      </w:r>
      <w:fldSimple w:instr=" SEQ Figure \* ARABIC ">
        <w:r w:rsidR="00A77005">
          <w:rPr>
            <w:noProof/>
          </w:rPr>
          <w:t>7</w:t>
        </w:r>
      </w:fldSimple>
      <w:r>
        <w:t>. An example of csd file</w:t>
      </w:r>
      <w:bookmarkEnd w:id="33"/>
    </w:p>
    <w:p w14:paraId="759CBFC8" w14:textId="77777777" w:rsidR="0058702E" w:rsidRPr="0058702E" w:rsidRDefault="0058702E" w:rsidP="0058702E"/>
    <w:p w14:paraId="5269BE3D" w14:textId="1C764466" w:rsidR="003C334F" w:rsidRDefault="00D7448C" w:rsidP="005C5141">
      <w:r>
        <w:t>The Orchestra is defined above the score</w:t>
      </w:r>
      <w:r w:rsidR="003C334F">
        <w:t xml:space="preserve">. The orchestra section </w:t>
      </w:r>
      <w:r w:rsidR="0071687B">
        <w:t>starts</w:t>
      </w:r>
      <w:r w:rsidR="003C334F">
        <w:t xml:space="preserve"> with a header and defined the list of instruments below, and the score section contains tables events and instrument events.</w:t>
      </w:r>
      <w:r>
        <w:t xml:space="preserve"> Anything appear at the right side of a semicolons are comments. </w:t>
      </w:r>
    </w:p>
    <w:p w14:paraId="06711BF1" w14:textId="2833484F" w:rsidR="0086752C" w:rsidRDefault="00D7448C" w:rsidP="005C5141">
      <w:r>
        <w:t xml:space="preserve">There are three types of variables, and they usually start with letter </w:t>
      </w:r>
      <w:r w:rsidR="003C334F">
        <w:t>“</w:t>
      </w:r>
      <w:r>
        <w:t>a</w:t>
      </w:r>
      <w:r w:rsidR="003C334F">
        <w:t>”</w:t>
      </w:r>
      <w:r>
        <w:t xml:space="preserve">, </w:t>
      </w:r>
      <w:r w:rsidR="003C334F">
        <w:t>“</w:t>
      </w:r>
      <w:r>
        <w:t>k</w:t>
      </w:r>
      <w:r w:rsidR="003C334F">
        <w:t>”</w:t>
      </w:r>
      <w:r>
        <w:t xml:space="preserve"> and </w:t>
      </w:r>
      <w:r w:rsidR="003C334F">
        <w:t>“i”</w:t>
      </w:r>
      <w:r>
        <w:t xml:space="preserve">. </w:t>
      </w:r>
      <w:r w:rsidR="003C334F">
        <w:t>The letter ‘a’ means audio rate and “k” means control rate. They can be modified during runtime, except for variables that start with “i” which are initialized to a value at the start and do no change.</w:t>
      </w:r>
    </w:p>
    <w:p w14:paraId="2F0C4C6B" w14:textId="258D1693" w:rsidR="003C334F" w:rsidRDefault="003C334F" w:rsidP="005C5141">
      <w:r>
        <w:lastRenderedPageBreak/>
        <w:t xml:space="preserve">There are many opcodes available in Csound. Every opcode may have variables on the left or on the right of the opcode. In the figure above, the opcode “oscil” takes in 3 variables, ‘iamp’, ‘ifqc’ and ‘itabl1’, </w:t>
      </w:r>
      <w:r w:rsidR="00763FA2">
        <w:t>and output the variable ‘aout’. For more information on the available opcodes</w:t>
      </w:r>
      <w:r w:rsidR="00C73B99">
        <w:t xml:space="preserve"> can be found here: </w:t>
      </w:r>
      <w:hyperlink r:id="rId23" w:history="1">
        <w:r w:rsidR="00C73B99" w:rsidRPr="004F2A56">
          <w:rPr>
            <w:rStyle w:val="Hyperlink"/>
          </w:rPr>
          <w:t>https://github.com/falkTX/cabbage/blob/master/Builds/MacOSX/opcodes.txt</w:t>
        </w:r>
      </w:hyperlink>
      <w:r w:rsidR="00C73B99">
        <w:t>.</w:t>
      </w:r>
    </w:p>
    <w:p w14:paraId="0AD43706" w14:textId="07D6D629" w:rsidR="00C73B99" w:rsidRDefault="00C73B99" w:rsidP="005C5141"/>
    <w:p w14:paraId="57E2A4AE" w14:textId="059CC3FE" w:rsidR="003F67A1" w:rsidRDefault="003F67A1" w:rsidP="003F67A1">
      <w:pPr>
        <w:pStyle w:val="Heading2"/>
      </w:pPr>
      <w:bookmarkStart w:id="34" w:name="_Toc116839431"/>
      <w:r>
        <w:t>4.3.2 Implement Csound with Unity</w:t>
      </w:r>
      <w:bookmarkEnd w:id="34"/>
    </w:p>
    <w:p w14:paraId="12A500E6" w14:textId="2BA594ED" w:rsidR="00061C9F" w:rsidRDefault="003F67A1" w:rsidP="003F67A1">
      <w:r>
        <w:t>To implement</w:t>
      </w:r>
      <w:r w:rsidR="000E68E7">
        <w:t xml:space="preserve"> Csound</w:t>
      </w:r>
      <w:r w:rsidR="00061C9F">
        <w:t xml:space="preserve"> with Unity, two important scripts</w:t>
      </w:r>
      <w:r w:rsidR="00D1483B">
        <w:t xml:space="preserve"> are commonly used</w:t>
      </w:r>
      <w:r w:rsidR="00061C9F">
        <w:t>.</w:t>
      </w:r>
    </w:p>
    <w:p w14:paraId="56B1E966" w14:textId="3E15064C" w:rsidR="003F67A1" w:rsidRDefault="00061C9F" w:rsidP="003F67A1">
      <w:r>
        <w:t xml:space="preserve">First is CsoundUnity.cs which is the main Csound script. </w:t>
      </w:r>
      <w:r w:rsidR="000E68E7">
        <w:t xml:space="preserve">It creates an instance of CsoundUnityBridge </w:t>
      </w:r>
      <w:r>
        <w:t>for accessing</w:t>
      </w:r>
      <w:r w:rsidR="000E68E7">
        <w:t xml:space="preserve"> </w:t>
      </w:r>
      <w:r>
        <w:t xml:space="preserve">most </w:t>
      </w:r>
      <w:r w:rsidR="000E68E7">
        <w:t xml:space="preserve">Csound's methods. CsoundUnity </w:t>
      </w:r>
      <w:r>
        <w:t>focus on common methods such as compiling and channel communication and does not</w:t>
      </w:r>
      <w:r w:rsidR="000E68E7">
        <w:t xml:space="preserve"> expose all of Csound's native API functions. </w:t>
      </w:r>
      <w:r>
        <w:t xml:space="preserve">This script is attached to a GameObject and should be instantiated when a game first </w:t>
      </w:r>
      <w:r w:rsidR="0071687B">
        <w:t>starts</w:t>
      </w:r>
      <w:r>
        <w:t xml:space="preserve">. </w:t>
      </w:r>
    </w:p>
    <w:p w14:paraId="417ADF6C" w14:textId="0909A45F" w:rsidR="00061C9F" w:rsidRDefault="00061C9F" w:rsidP="003F67A1">
      <w:r>
        <w:t>Second is the csd file</w:t>
      </w:r>
      <w:r w:rsidR="00706865">
        <w:t xml:space="preserve"> which had been discussed above.</w:t>
      </w:r>
      <w:r w:rsidR="00433143">
        <w:t xml:space="preserve"> This file </w:t>
      </w:r>
      <w:r w:rsidR="003E14F7">
        <w:t>provides</w:t>
      </w:r>
      <w:r w:rsidR="00433143">
        <w:t xml:space="preserve"> some simple instrument definition and</w:t>
      </w:r>
      <w:r w:rsidR="00706865">
        <w:t xml:space="preserve"> contains the orchestral and score </w:t>
      </w:r>
      <w:r w:rsidR="00433143">
        <w:t>information</w:t>
      </w:r>
      <w:r w:rsidR="00706865">
        <w:t xml:space="preserve">. </w:t>
      </w:r>
      <w:r w:rsidR="00433143">
        <w:t>Each CsoundUnity.cs will take in one csd file</w:t>
      </w:r>
      <w:r w:rsidR="00F07CF9">
        <w:t xml:space="preserve"> and the variables inside the csd file can be accessed mainly using SendScoreEvent() or the setChannel() method.</w:t>
      </w:r>
    </w:p>
    <w:p w14:paraId="44FBEABB" w14:textId="77777777" w:rsidR="003F67A1" w:rsidRPr="003F67A1" w:rsidRDefault="003F67A1" w:rsidP="003F67A1"/>
    <w:p w14:paraId="2208A0DE" w14:textId="77777777" w:rsidR="00C73B99" w:rsidRDefault="00C73B99" w:rsidP="005C5141"/>
    <w:p w14:paraId="6DE0B17B" w14:textId="6005BBA9" w:rsidR="0086752C" w:rsidRDefault="0086752C" w:rsidP="005C5141"/>
    <w:p w14:paraId="56FD2586" w14:textId="48956B6F" w:rsidR="0086752C" w:rsidRDefault="0086752C" w:rsidP="005C5141"/>
    <w:p w14:paraId="27474E6D" w14:textId="10B02785" w:rsidR="0086752C" w:rsidRDefault="0086752C" w:rsidP="005C5141"/>
    <w:p w14:paraId="50E8DD0D" w14:textId="10751D5C" w:rsidR="00F07CF9" w:rsidRDefault="00F07CF9" w:rsidP="005C5141"/>
    <w:p w14:paraId="77F3F988" w14:textId="65B8CF90" w:rsidR="00F07CF9" w:rsidRDefault="00F07CF9" w:rsidP="005C5141"/>
    <w:p w14:paraId="7DFFBC92" w14:textId="56F23781" w:rsidR="00F07CF9" w:rsidRDefault="00F07CF9" w:rsidP="005C5141"/>
    <w:p w14:paraId="2548437B" w14:textId="60518393" w:rsidR="00F07CF9" w:rsidRDefault="00F07CF9" w:rsidP="005C5141"/>
    <w:p w14:paraId="32317997" w14:textId="2F1271DE" w:rsidR="00F07CF9" w:rsidRDefault="00F07CF9" w:rsidP="005C5141"/>
    <w:p w14:paraId="71A72D95" w14:textId="77777777" w:rsidR="00F07CF9" w:rsidRPr="00ED7397" w:rsidRDefault="00F07CF9" w:rsidP="005C5141"/>
    <w:p w14:paraId="6BF69F32" w14:textId="2A7D6A72" w:rsidR="00E51BDB" w:rsidRDefault="00E51BDB" w:rsidP="005C5141"/>
    <w:p w14:paraId="28695FCC" w14:textId="77777777" w:rsidR="00835552" w:rsidRPr="00ED7397" w:rsidRDefault="00835552" w:rsidP="005C5141"/>
    <w:p w14:paraId="43FA6BD7" w14:textId="14D1574F" w:rsidR="00EB5E9E" w:rsidRPr="00ED7397" w:rsidRDefault="00EB5E9E" w:rsidP="005C5141"/>
    <w:p w14:paraId="7C48C328" w14:textId="7CCCCF51" w:rsidR="002550CC" w:rsidRPr="00835552" w:rsidRDefault="003A4BA3" w:rsidP="00835552">
      <w:pPr>
        <w:pStyle w:val="Heading1"/>
      </w:pPr>
      <w:bookmarkStart w:id="35" w:name="_Toc116839432"/>
      <w:r w:rsidRPr="0032643B">
        <w:lastRenderedPageBreak/>
        <w:t xml:space="preserve">Design </w:t>
      </w:r>
      <w:r w:rsidR="00F07CF9">
        <w:t>and Implementation</w:t>
      </w:r>
      <w:bookmarkEnd w:id="35"/>
      <w:r w:rsidR="00F07CF9">
        <w:t xml:space="preserve"> </w:t>
      </w:r>
    </w:p>
    <w:p w14:paraId="3051C13B" w14:textId="2B80B4EB" w:rsidR="009603DD" w:rsidRDefault="00E63C5E" w:rsidP="005C5141">
      <w:pPr>
        <w:pStyle w:val="Heading2"/>
        <w:numPr>
          <w:ilvl w:val="1"/>
          <w:numId w:val="8"/>
        </w:numPr>
      </w:pPr>
      <w:bookmarkStart w:id="36" w:name="_Toc116839433"/>
      <w:r w:rsidRPr="00ED7397">
        <w:t xml:space="preserve">Using Mouse </w:t>
      </w:r>
      <w:r w:rsidR="00EE1C68">
        <w:t>to generate sound</w:t>
      </w:r>
      <w:bookmarkEnd w:id="36"/>
    </w:p>
    <w:p w14:paraId="0E56CDFA" w14:textId="12FB5A10" w:rsidR="002550CC" w:rsidRPr="00EE1C68" w:rsidRDefault="00EE1C68" w:rsidP="00EE1C68">
      <w:r>
        <w:t>To begin with, we implemented a sound generation feature using a simple mouse input. A simple scene is set up with minimum interface.</w:t>
      </w:r>
    </w:p>
    <w:p w14:paraId="24C59D70" w14:textId="08D131CB" w:rsidR="00EE1C68" w:rsidRPr="00EE1C68" w:rsidRDefault="00EE1C68" w:rsidP="00EE1C68">
      <w:pPr>
        <w:pStyle w:val="Heading3"/>
      </w:pPr>
      <w:bookmarkStart w:id="37" w:name="_Toc116839434"/>
      <w:r>
        <w:t>5.1.1 Mouse Input</w:t>
      </w:r>
      <w:bookmarkEnd w:id="37"/>
    </w:p>
    <w:p w14:paraId="46F05827" w14:textId="67375CE2" w:rsidR="00C85718" w:rsidRPr="00ED7397" w:rsidRDefault="00C85718" w:rsidP="005C5141">
      <w:r w:rsidRPr="00ED7397">
        <w:t>The position of the mouse will determine the amplitude and frequencies being played. Moving in the horizontal direction will controls the amplitude while moving in the vertical direction will controls the frequency of the sound.</w:t>
      </w:r>
      <w:r w:rsidR="00271188">
        <w:t xml:space="preserve"> Input.mousePosition is called to retrieve the position of the Mouse. </w:t>
      </w:r>
    </w:p>
    <w:p w14:paraId="32BB851C" w14:textId="4034E56C" w:rsidR="00EE1C68" w:rsidRDefault="00EE1C68" w:rsidP="00EE1C68">
      <w:pPr>
        <w:pStyle w:val="Heading3"/>
      </w:pPr>
      <w:bookmarkStart w:id="38" w:name="_Toc116839435"/>
      <w:r>
        <w:t>5.1.2 Frequency Control</w:t>
      </w:r>
      <w:bookmarkEnd w:id="38"/>
    </w:p>
    <w:p w14:paraId="3CEF8D52" w14:textId="664A0F12" w:rsidR="00271188" w:rsidRDefault="00271188" w:rsidP="00271188">
      <w:r>
        <w:t xml:space="preserve">The next step is to map the mouse position to play different amplitude </w:t>
      </w:r>
      <w:r w:rsidR="003E14F7">
        <w:t xml:space="preserve">and </w:t>
      </w:r>
      <w:r>
        <w:t>frequency of sound. Firstly, we compute the total notes by multiplying total octave by 12.</w:t>
      </w:r>
      <w:r w:rsidR="0056720A">
        <w:t xml:space="preserve"> </w:t>
      </w:r>
      <w:r w:rsidR="003E14F7">
        <w:t xml:space="preserve">Example, if there are 3 octaves, then total notes would be 36. </w:t>
      </w:r>
      <w:r w:rsidR="00A2220E">
        <w:t xml:space="preserve">The size of each note determines the location of the note in the 3D playing area. It </w:t>
      </w:r>
      <w:r w:rsidR="0056720A">
        <w:t>can be computed by dividing the height of the screen by the total notes.</w:t>
      </w:r>
    </w:p>
    <w:p w14:paraId="080F6944" w14:textId="77777777" w:rsidR="00A2220E" w:rsidRDefault="00A2220E" w:rsidP="00A2220E">
      <w:pPr>
        <w:pStyle w:val="Code"/>
        <w:keepNext/>
        <w:ind w:firstLine="336"/>
        <w:jc w:val="center"/>
      </w:pPr>
      <w:r w:rsidRPr="00A2220E">
        <w:rPr>
          <w:noProof/>
          <w:color w:val="0000FF"/>
        </w:rPr>
        <w:drawing>
          <wp:inline distT="0" distB="0" distL="0" distR="0" wp14:anchorId="1FD38EAB" wp14:editId="507BBB11">
            <wp:extent cx="2652963" cy="725226"/>
            <wp:effectExtent l="0" t="0" r="0" b="0"/>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10;&#10;Description automatically generated"/>
                    <pic:cNvPicPr/>
                  </pic:nvPicPr>
                  <pic:blipFill>
                    <a:blip r:embed="rId24"/>
                    <a:stretch>
                      <a:fillRect/>
                    </a:stretch>
                  </pic:blipFill>
                  <pic:spPr>
                    <a:xfrm>
                      <a:off x="0" y="0"/>
                      <a:ext cx="2661640" cy="727598"/>
                    </a:xfrm>
                    <a:prstGeom prst="rect">
                      <a:avLst/>
                    </a:prstGeom>
                  </pic:spPr>
                </pic:pic>
              </a:graphicData>
            </a:graphic>
          </wp:inline>
        </w:drawing>
      </w:r>
    </w:p>
    <w:p w14:paraId="24C86193" w14:textId="36523675" w:rsidR="003E14F7" w:rsidRDefault="00A2220E" w:rsidP="00A2220E">
      <w:pPr>
        <w:pStyle w:val="Caption"/>
        <w:rPr>
          <w:noProof/>
        </w:rPr>
      </w:pPr>
      <w:bookmarkStart w:id="39" w:name="_Toc116849972"/>
      <w:r>
        <w:t xml:space="preserve">Figure </w:t>
      </w:r>
      <w:fldSimple w:instr=" SEQ Figure \* ARABIC ">
        <w:r w:rsidR="00A77005">
          <w:rPr>
            <w:noProof/>
          </w:rPr>
          <w:t>8</w:t>
        </w:r>
      </w:fldSimple>
      <w:r>
        <w:t>. Calculating size of each note in playing area</w:t>
      </w:r>
      <w:bookmarkEnd w:id="39"/>
    </w:p>
    <w:p w14:paraId="01E2D628" w14:textId="77777777" w:rsidR="003E14F7" w:rsidRDefault="003E14F7" w:rsidP="00A70BE9">
      <w:pPr>
        <w:pStyle w:val="Code"/>
        <w:ind w:firstLine="336"/>
      </w:pPr>
    </w:p>
    <w:p w14:paraId="5EEF9E31" w14:textId="77777777" w:rsidR="00026DE3" w:rsidRDefault="00026DE3" w:rsidP="00A70BE9">
      <w:pPr>
        <w:pStyle w:val="Code"/>
        <w:ind w:firstLine="336"/>
      </w:pPr>
    </w:p>
    <w:p w14:paraId="6878165A" w14:textId="77777777" w:rsidR="00A70BE9" w:rsidRDefault="00A70BE9" w:rsidP="00A70BE9">
      <w:pPr>
        <w:pStyle w:val="Code"/>
        <w:ind w:firstLine="336"/>
      </w:pPr>
    </w:p>
    <w:p w14:paraId="7ECD98E8" w14:textId="69E2697E" w:rsidR="0056720A" w:rsidRDefault="0056720A" w:rsidP="00A70BE9">
      <w:r>
        <w:t xml:space="preserve">Next, we can compute the frequency by obtaining the note index. The note index determine what note is being played. For a </w:t>
      </w:r>
      <w:r w:rsidR="00A70BE9">
        <w:t>3-octave</w:t>
      </w:r>
      <w:r>
        <w:t xml:space="preserve"> range, the note index will be between 0 to 36, example from A3 to G6</w:t>
      </w:r>
      <w:r w:rsidR="00A70BE9">
        <w:t xml:space="preserve"> </w:t>
      </w:r>
      <w:r>
        <w:t xml:space="preserve">We then compute the power raised by dividing the </w:t>
      </w:r>
      <w:r w:rsidR="00A70BE9">
        <w:t>note Index</w:t>
      </w:r>
      <w:r>
        <w:t xml:space="preserve"> by 12, to get a value between 0 to 3. </w:t>
      </w:r>
      <w:r w:rsidR="00A70BE9">
        <w:t xml:space="preserve">Assume the starting frequency is 220, a note Index of 0, 1, 2, 3 would result in a frequency of 220, 440, 880 and 1760 respectively. For a non-continuously frequency function, the noteIndex will be round down to an integer. </w:t>
      </w:r>
    </w:p>
    <w:p w14:paraId="4224C49A" w14:textId="77777777" w:rsidR="00E2541F" w:rsidRDefault="00E2541F" w:rsidP="00E2541F">
      <w:pPr>
        <w:pStyle w:val="Code"/>
        <w:keepNext/>
        <w:jc w:val="center"/>
      </w:pPr>
      <w:r w:rsidRPr="00E2541F">
        <w:rPr>
          <w:noProof/>
        </w:rPr>
        <w:drawing>
          <wp:inline distT="0" distB="0" distL="0" distR="0" wp14:anchorId="5C9F8155" wp14:editId="415881D5">
            <wp:extent cx="4229100" cy="187043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37015" cy="1873938"/>
                    </a:xfrm>
                    <a:prstGeom prst="rect">
                      <a:avLst/>
                    </a:prstGeom>
                  </pic:spPr>
                </pic:pic>
              </a:graphicData>
            </a:graphic>
          </wp:inline>
        </w:drawing>
      </w:r>
    </w:p>
    <w:p w14:paraId="59F963F8" w14:textId="49B1FEBC" w:rsidR="002D6362" w:rsidRDefault="00E2541F" w:rsidP="00E2541F">
      <w:pPr>
        <w:pStyle w:val="Caption"/>
        <w:rPr>
          <w:noProof/>
        </w:rPr>
      </w:pPr>
      <w:bookmarkStart w:id="40" w:name="_Toc116849973"/>
      <w:r>
        <w:t xml:space="preserve">Figure </w:t>
      </w:r>
      <w:fldSimple w:instr=" SEQ Figure \* ARABIC ">
        <w:r w:rsidR="00A77005">
          <w:rPr>
            <w:noProof/>
          </w:rPr>
          <w:t>9</w:t>
        </w:r>
      </w:fldSimple>
      <w:r>
        <w:t>. Computing fixed and continuous frequency</w:t>
      </w:r>
      <w:bookmarkEnd w:id="40"/>
    </w:p>
    <w:p w14:paraId="1751B958" w14:textId="77777777" w:rsidR="00E2541F" w:rsidRDefault="00E2541F" w:rsidP="002D6362">
      <w:pPr>
        <w:pStyle w:val="Code"/>
        <w:ind w:firstLine="336"/>
        <w:rPr>
          <w:noProof/>
        </w:rPr>
      </w:pPr>
    </w:p>
    <w:p w14:paraId="135ABBD1" w14:textId="6AADADA7" w:rsidR="00A70BE9" w:rsidRDefault="00A70BE9" w:rsidP="00A70BE9">
      <w:pPr>
        <w:pStyle w:val="Heading3"/>
      </w:pPr>
      <w:bookmarkStart w:id="41" w:name="_Toc116839436"/>
      <w:r>
        <w:lastRenderedPageBreak/>
        <w:t>5.1.3 Amplitude Control</w:t>
      </w:r>
      <w:bookmarkEnd w:id="41"/>
    </w:p>
    <w:p w14:paraId="51F12449" w14:textId="74423501" w:rsidR="00A70BE9" w:rsidRPr="00A70BE9" w:rsidRDefault="00A70BE9" w:rsidP="00A70BE9">
      <w:pPr>
        <w:rPr>
          <w:noProof/>
        </w:rPr>
      </w:pPr>
      <w:r>
        <w:t xml:space="preserve">The amplitude of the sound is determined by the x position of the mouse in respective to the screen </w:t>
      </w:r>
      <w:r>
        <w:rPr>
          <w:noProof/>
        </w:rPr>
        <w:t>width.</w:t>
      </w:r>
    </w:p>
    <w:p w14:paraId="51C86658" w14:textId="77777777" w:rsidR="00E2541F" w:rsidRDefault="00E2541F" w:rsidP="00E2541F">
      <w:pPr>
        <w:keepNext/>
        <w:ind w:firstLine="336"/>
        <w:jc w:val="center"/>
      </w:pPr>
      <w:r w:rsidRPr="00E2541F">
        <w:rPr>
          <w:rFonts w:ascii="Cascadia Mono" w:hAnsi="Cascadia Mono" w:cs="Cascadia Mono"/>
          <w:noProof/>
          <w:color w:val="0000FF"/>
          <w:sz w:val="14"/>
          <w:szCs w:val="14"/>
        </w:rPr>
        <w:drawing>
          <wp:inline distT="0" distB="0" distL="0" distR="0" wp14:anchorId="05498AC4" wp14:editId="6597AD84">
            <wp:extent cx="3224463" cy="584434"/>
            <wp:effectExtent l="0" t="0" r="0" b="6350"/>
            <wp:docPr id="45" name="Picture 4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 letter&#10;&#10;Description automatically generated"/>
                    <pic:cNvPicPr/>
                  </pic:nvPicPr>
                  <pic:blipFill>
                    <a:blip r:embed="rId26"/>
                    <a:stretch>
                      <a:fillRect/>
                    </a:stretch>
                  </pic:blipFill>
                  <pic:spPr>
                    <a:xfrm>
                      <a:off x="0" y="0"/>
                      <a:ext cx="3237279" cy="586757"/>
                    </a:xfrm>
                    <a:prstGeom prst="rect">
                      <a:avLst/>
                    </a:prstGeom>
                  </pic:spPr>
                </pic:pic>
              </a:graphicData>
            </a:graphic>
          </wp:inline>
        </w:drawing>
      </w:r>
    </w:p>
    <w:p w14:paraId="6834AD09" w14:textId="26F25DBF" w:rsidR="00271188" w:rsidRDefault="00E2541F" w:rsidP="00E2541F">
      <w:pPr>
        <w:pStyle w:val="Caption"/>
        <w:rPr>
          <w:rFonts w:ascii="Cascadia Mono" w:hAnsi="Cascadia Mono" w:cs="Cascadia Mono"/>
          <w:noProof/>
          <w:color w:val="000000"/>
          <w:sz w:val="14"/>
          <w:szCs w:val="14"/>
        </w:rPr>
      </w:pPr>
      <w:bookmarkStart w:id="42" w:name="_Toc116849974"/>
      <w:r>
        <w:t xml:space="preserve">Figure </w:t>
      </w:r>
      <w:fldSimple w:instr=" SEQ Figure \* ARABIC ">
        <w:r w:rsidR="00A77005">
          <w:rPr>
            <w:noProof/>
          </w:rPr>
          <w:t>10</w:t>
        </w:r>
      </w:fldSimple>
      <w:r>
        <w:t>. Computing amplitude based on mouse position</w:t>
      </w:r>
      <w:bookmarkEnd w:id="42"/>
    </w:p>
    <w:p w14:paraId="08460545" w14:textId="77777777" w:rsidR="00E2541F" w:rsidRDefault="00E2541F" w:rsidP="00026DE3">
      <w:pPr>
        <w:pStyle w:val="Heading3"/>
        <w:rPr>
          <w:noProof/>
        </w:rPr>
      </w:pPr>
    </w:p>
    <w:p w14:paraId="7DEF0302" w14:textId="1D66B54D" w:rsidR="00026DE3" w:rsidRDefault="00A70BE9" w:rsidP="00026DE3">
      <w:pPr>
        <w:pStyle w:val="Heading3"/>
        <w:rPr>
          <w:noProof/>
        </w:rPr>
      </w:pPr>
      <w:bookmarkStart w:id="43" w:name="_Toc116839437"/>
      <w:r>
        <w:rPr>
          <w:noProof/>
        </w:rPr>
        <w:t>5.1.4 Generate Sound using OnAudioFilterRead</w:t>
      </w:r>
      <w:bookmarkEnd w:id="43"/>
    </w:p>
    <w:p w14:paraId="7FF1B60E" w14:textId="4B40B940" w:rsidR="00026DE3" w:rsidRPr="00026DE3" w:rsidRDefault="00026DE3" w:rsidP="00026DE3">
      <w:pPr>
        <w:rPr>
          <w:noProof/>
        </w:rPr>
      </w:pPr>
      <w:r>
        <w:rPr>
          <w:noProof/>
        </w:rPr>
        <w:t>With the computed amplitude and frequency, we can pass the values to the OnAudioFilterRead () function to generate the sine wave.</w:t>
      </w:r>
    </w:p>
    <w:p w14:paraId="15474372" w14:textId="77777777" w:rsidR="00E2541F" w:rsidRDefault="00E2541F" w:rsidP="00E2541F">
      <w:pPr>
        <w:pStyle w:val="Code"/>
        <w:keepNext/>
        <w:ind w:firstLine="336"/>
        <w:jc w:val="center"/>
      </w:pPr>
      <w:r w:rsidRPr="00E2541F">
        <w:rPr>
          <w:noProof/>
        </w:rPr>
        <w:drawing>
          <wp:inline distT="0" distB="0" distL="0" distR="0" wp14:anchorId="32715E25" wp14:editId="75329EEB">
            <wp:extent cx="3043879" cy="1888156"/>
            <wp:effectExtent l="0" t="0" r="444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27"/>
                    <a:stretch>
                      <a:fillRect/>
                    </a:stretch>
                  </pic:blipFill>
                  <pic:spPr>
                    <a:xfrm>
                      <a:off x="0" y="0"/>
                      <a:ext cx="3052105" cy="1893259"/>
                    </a:xfrm>
                    <a:prstGeom prst="rect">
                      <a:avLst/>
                    </a:prstGeom>
                  </pic:spPr>
                </pic:pic>
              </a:graphicData>
            </a:graphic>
          </wp:inline>
        </w:drawing>
      </w:r>
    </w:p>
    <w:p w14:paraId="6856C8A6" w14:textId="37A7E5A7" w:rsidR="00026DE3" w:rsidRDefault="00E2541F" w:rsidP="00E2541F">
      <w:pPr>
        <w:pStyle w:val="Caption"/>
        <w:rPr>
          <w:noProof/>
        </w:rPr>
      </w:pPr>
      <w:bookmarkStart w:id="44" w:name="_Toc116849975"/>
      <w:r>
        <w:t xml:space="preserve">Figure </w:t>
      </w:r>
      <w:fldSimple w:instr=" SEQ Figure \* ARABIC ">
        <w:r w:rsidR="00A77005">
          <w:rPr>
            <w:noProof/>
          </w:rPr>
          <w:t>11</w:t>
        </w:r>
      </w:fldSimple>
      <w:r>
        <w:t>. Input frequency and amplitude value into OnAudioFilterRead() function to generate sound</w:t>
      </w:r>
      <w:bookmarkEnd w:id="44"/>
    </w:p>
    <w:p w14:paraId="38987258" w14:textId="34B6277B" w:rsidR="002550CC" w:rsidRDefault="002550CC" w:rsidP="00026DE3">
      <w:pPr>
        <w:pStyle w:val="Code"/>
        <w:ind w:firstLine="336"/>
        <w:rPr>
          <w:noProof/>
        </w:rPr>
      </w:pPr>
    </w:p>
    <w:p w14:paraId="4B155E3E" w14:textId="0DCD5215" w:rsidR="002550CC" w:rsidRDefault="002550CC" w:rsidP="00026DE3">
      <w:pPr>
        <w:pStyle w:val="Code"/>
        <w:ind w:firstLine="336"/>
        <w:rPr>
          <w:noProof/>
        </w:rPr>
      </w:pPr>
    </w:p>
    <w:p w14:paraId="18D2B624" w14:textId="77777777" w:rsidR="002550CC" w:rsidRDefault="002550CC" w:rsidP="00026DE3">
      <w:pPr>
        <w:pStyle w:val="Code"/>
        <w:ind w:firstLine="336"/>
        <w:rPr>
          <w:noProof/>
        </w:rPr>
      </w:pPr>
    </w:p>
    <w:p w14:paraId="112F2620" w14:textId="0299F5A2" w:rsidR="00271188" w:rsidRPr="00271188" w:rsidRDefault="00271188" w:rsidP="00026DE3">
      <w:r>
        <w:rPr>
          <w:noProof/>
        </w:rPr>
        <w:t>Since this feature created a smooth generation of sound, the next step is to substitute the mouse input</w:t>
      </w:r>
      <w:r>
        <w:t xml:space="preserve"> with a Leap Motion Controller Input.</w:t>
      </w:r>
    </w:p>
    <w:p w14:paraId="0AECEFE3" w14:textId="77777777" w:rsidR="00E2541F" w:rsidRDefault="002550CC" w:rsidP="00E2541F">
      <w:pPr>
        <w:keepNext/>
        <w:jc w:val="center"/>
      </w:pPr>
      <w:r w:rsidRPr="00ED7397">
        <w:rPr>
          <w:noProof/>
        </w:rPr>
        <mc:AlternateContent>
          <mc:Choice Requires="wpg">
            <w:drawing>
              <wp:inline distT="0" distB="0" distL="0" distR="0" wp14:anchorId="69C01329" wp14:editId="08AC0774">
                <wp:extent cx="3786996" cy="2145070"/>
                <wp:effectExtent l="0" t="0" r="4445" b="7620"/>
                <wp:docPr id="15" name="Group 15"/>
                <wp:cNvGraphicFramePr/>
                <a:graphic xmlns:a="http://schemas.openxmlformats.org/drawingml/2006/main">
                  <a:graphicData uri="http://schemas.microsoft.com/office/word/2010/wordprocessingGroup">
                    <wpg:wgp>
                      <wpg:cNvGrpSpPr/>
                      <wpg:grpSpPr>
                        <a:xfrm>
                          <a:off x="0" y="0"/>
                          <a:ext cx="3786996" cy="2145070"/>
                          <a:chOff x="0" y="0"/>
                          <a:chExt cx="4483100" cy="2539365"/>
                        </a:xfrm>
                      </wpg:grpSpPr>
                      <pic:pic xmlns:pic="http://schemas.openxmlformats.org/drawingml/2006/picture">
                        <pic:nvPicPr>
                          <pic:cNvPr id="10" name="Picture 10" descr="A picture containing shape&#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483100" cy="2539365"/>
                          </a:xfrm>
                          <a:prstGeom prst="rect">
                            <a:avLst/>
                          </a:prstGeom>
                        </pic:spPr>
                      </pic:pic>
                      <wps:wsp>
                        <wps:cNvPr id="14" name="Graphic 13" descr="Cursor with solid fill"/>
                        <wps:cNvSpPr/>
                        <wps:spPr>
                          <a:xfrm>
                            <a:off x="2692400" y="1457960"/>
                            <a:ext cx="76200" cy="76200"/>
                          </a:xfrm>
                          <a:custGeom>
                            <a:avLst/>
                            <a:gdLst>
                              <a:gd name="connsiteX0" fmla="*/ 533045 w 533044"/>
                              <a:gd name="connsiteY0" fmla="*/ 448628 h 533400"/>
                              <a:gd name="connsiteX1" fmla="*/ 340640 w 533044"/>
                              <a:gd name="connsiteY1" fmla="*/ 256318 h 533400"/>
                              <a:gd name="connsiteX2" fmla="*/ 510185 w 533044"/>
                              <a:gd name="connsiteY2" fmla="*/ 195263 h 533400"/>
                              <a:gd name="connsiteX3" fmla="*/ 520531 w 533044"/>
                              <a:gd name="connsiteY3" fmla="*/ 174082 h 533400"/>
                              <a:gd name="connsiteX4" fmla="*/ 510185 w 533044"/>
                              <a:gd name="connsiteY4" fmla="*/ 163735 h 533400"/>
                              <a:gd name="connsiteX5" fmla="*/ 21648 w 533044"/>
                              <a:gd name="connsiteY5" fmla="*/ 857 h 533400"/>
                              <a:gd name="connsiteX6" fmla="*/ 16218 w 533044"/>
                              <a:gd name="connsiteY6" fmla="*/ 0 h 533400"/>
                              <a:gd name="connsiteX7" fmla="*/ 16218 w 533044"/>
                              <a:gd name="connsiteY7" fmla="*/ 0 h 533400"/>
                              <a:gd name="connsiteX8" fmla="*/ 4 w 533044"/>
                              <a:gd name="connsiteY8" fmla="*/ 16925 h 533400"/>
                              <a:gd name="connsiteX9" fmla="*/ 883 w 533044"/>
                              <a:gd name="connsiteY9" fmla="*/ 21908 h 533400"/>
                              <a:gd name="connsiteX10" fmla="*/ 163380 w 533044"/>
                              <a:gd name="connsiteY10" fmla="*/ 510921 h 533400"/>
                              <a:gd name="connsiteX11" fmla="*/ 184650 w 533044"/>
                              <a:gd name="connsiteY11" fmla="*/ 521083 h 533400"/>
                              <a:gd name="connsiteX12" fmla="*/ 194812 w 533044"/>
                              <a:gd name="connsiteY12" fmla="*/ 510921 h 533400"/>
                              <a:gd name="connsiteX13" fmla="*/ 255963 w 533044"/>
                              <a:gd name="connsiteY13" fmla="*/ 341186 h 533400"/>
                              <a:gd name="connsiteX14" fmla="*/ 448177 w 533044"/>
                              <a:gd name="connsiteY14" fmla="*/ 533400 h 533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533044" h="533400">
                                <a:moveTo>
                                  <a:pt x="533045" y="448628"/>
                                </a:moveTo>
                                <a:lnTo>
                                  <a:pt x="340640" y="256318"/>
                                </a:lnTo>
                                <a:lnTo>
                                  <a:pt x="510185" y="195263"/>
                                </a:lnTo>
                                <a:cubicBezTo>
                                  <a:pt x="518891" y="192271"/>
                                  <a:pt x="523524" y="182788"/>
                                  <a:pt x="520531" y="174082"/>
                                </a:cubicBezTo>
                                <a:cubicBezTo>
                                  <a:pt x="518861" y="169222"/>
                                  <a:pt x="515044" y="165405"/>
                                  <a:pt x="510185" y="163735"/>
                                </a:cubicBezTo>
                                <a:lnTo>
                                  <a:pt x="21648" y="857"/>
                                </a:lnTo>
                                <a:cubicBezTo>
                                  <a:pt x="19896" y="280"/>
                                  <a:pt x="18062" y="-9"/>
                                  <a:pt x="16218" y="0"/>
                                </a:cubicBezTo>
                                <a:lnTo>
                                  <a:pt x="16218" y="0"/>
                                </a:lnTo>
                                <a:cubicBezTo>
                                  <a:pt x="7067" y="196"/>
                                  <a:pt x="-192" y="7774"/>
                                  <a:pt x="4" y="16925"/>
                                </a:cubicBezTo>
                                <a:cubicBezTo>
                                  <a:pt x="40" y="18622"/>
                                  <a:pt x="336" y="20302"/>
                                  <a:pt x="883" y="21908"/>
                                </a:cubicBezTo>
                                <a:lnTo>
                                  <a:pt x="163380" y="510921"/>
                                </a:lnTo>
                                <a:cubicBezTo>
                                  <a:pt x="166447" y="519601"/>
                                  <a:pt x="175970" y="524151"/>
                                  <a:pt x="184650" y="521083"/>
                                </a:cubicBezTo>
                                <a:cubicBezTo>
                                  <a:pt x="189399" y="519405"/>
                                  <a:pt x="193134" y="515670"/>
                                  <a:pt x="194812" y="510921"/>
                                </a:cubicBezTo>
                                <a:lnTo>
                                  <a:pt x="255963" y="341186"/>
                                </a:lnTo>
                                <a:lnTo>
                                  <a:pt x="448177" y="533400"/>
                                </a:lnTo>
                                <a:close/>
                              </a:path>
                            </a:pathLst>
                          </a:custGeom>
                          <a:solidFill>
                            <a:schemeClr val="bg1"/>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ECF9F1C" id="Group 15" o:spid="_x0000_s1026" style="width:298.2pt;height:168.9pt;mso-position-horizontal-relative:char;mso-position-vertical-relative:line" coordsize="44831,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A picture containing shape&#10;&#10;Description automatically generated" style="position:absolute;width:44831;height:25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">
                  <v:imagedata r:id="rId29" o:title="A picture containing shape&#10;&#10;Description automatically generated"/>
                </v:shape>
                <v:shape id="Graphic 13" o:spid="_x0000_s1028" alt="Cursor with solid fill" style="position:absolute;left:26924;top:14579;width:762;height:762;visibility:visible;mso-wrap-style:square;v-text-anchor:middle" coordsize="533044,53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" path="m533045,448628l340640,256318,510185,195263v8706,-2992,13339,-12475,10346,-21181c518861,169222,515044,165405,510185,163735l21648,857c19896,280,18062,-9,16218,r,c7067,196,-192,7774,4,16925v36,1697,332,3377,879,4983l163380,510921v3067,8680,12590,13230,21270,10162c189399,519405,193134,515670,194812,510921l255963,341186,448177,533400r84868,-84772xe" fillcolor="white [3212]" stroked="f">
                  <v:stroke joinstyle="miter"/>
                  <v:path arrowok="t" o:connecttype="custom" o:connectlocs="76200,64090;48695,36617;72932,27895;74411,24869;72932,23391;3095,122;2318,0;2318,0;1,2418;126,3130;23356,72989;26396,74440;27849,72989;36591,48741;64068,76200" o:connectangles="0,0,0,0,0,0,0,0,0,0,0,0,0,0,0"/>
                </v:shape>
                <w10:anchorlock/>
              </v:group>
            </w:pict>
          </mc:Fallback>
        </mc:AlternateContent>
      </w:r>
    </w:p>
    <w:p w14:paraId="353E7580" w14:textId="0BF344BD" w:rsidR="002D6362" w:rsidRDefault="00E2541F" w:rsidP="00E2541F">
      <w:pPr>
        <w:pStyle w:val="Caption"/>
      </w:pPr>
      <w:bookmarkStart w:id="45" w:name="_Toc116849976"/>
      <w:r>
        <w:t xml:space="preserve">Figure </w:t>
      </w:r>
      <w:fldSimple w:instr=" SEQ Figure \* ARABIC ">
        <w:r w:rsidR="00A77005">
          <w:rPr>
            <w:noProof/>
          </w:rPr>
          <w:t>12</w:t>
        </w:r>
      </w:fldSimple>
      <w:r>
        <w:t xml:space="preserve">. </w:t>
      </w:r>
      <w:r w:rsidRPr="000874C2">
        <w:t>A software implementation of using mouse controller input to produce sound in Unity</w:t>
      </w:r>
      <w:bookmarkEnd w:id="45"/>
    </w:p>
    <w:p w14:paraId="0FCD14EF" w14:textId="4C16FCB8" w:rsidR="002550CC" w:rsidRPr="00ED7397" w:rsidRDefault="002550CC" w:rsidP="002D6362">
      <w:pPr>
        <w:pStyle w:val="Caption"/>
      </w:pPr>
    </w:p>
    <w:p w14:paraId="289B9606" w14:textId="491ACA23" w:rsidR="0086752C" w:rsidRDefault="0086752C" w:rsidP="005C5141">
      <w:pPr>
        <w:pStyle w:val="Heading2"/>
        <w:numPr>
          <w:ilvl w:val="1"/>
          <w:numId w:val="8"/>
        </w:numPr>
      </w:pPr>
      <w:bookmarkStart w:id="46" w:name="_Toc116839438"/>
      <w:r>
        <w:lastRenderedPageBreak/>
        <w:t>Integrating the Leap Motion</w:t>
      </w:r>
      <w:bookmarkEnd w:id="46"/>
    </w:p>
    <w:p w14:paraId="23C98439" w14:textId="671587B7" w:rsidR="00442A75" w:rsidRPr="00442A75" w:rsidRDefault="00442A75" w:rsidP="00442A75">
      <w:pPr>
        <w:pStyle w:val="Heading3"/>
      </w:pPr>
      <w:bookmarkStart w:id="47" w:name="_Toc116839439"/>
      <w:r>
        <w:t>5.2.1 Leap Motion Input</w:t>
      </w:r>
      <w:bookmarkEnd w:id="47"/>
    </w:p>
    <w:p w14:paraId="68E03805" w14:textId="733C8B59" w:rsidR="00AF115E" w:rsidRDefault="00454ABA" w:rsidP="005C5141">
      <w:r>
        <w:t>Accessing the Leap Motion library is possible after importing the Leap package into Unity.</w:t>
      </w:r>
      <w:r w:rsidR="00AF115E">
        <w:t xml:space="preserve"> Once imported, the 3D hand model can be view in the Game View. </w:t>
      </w:r>
      <w:r w:rsidR="003D0B57">
        <w:t>Simulating</w:t>
      </w:r>
      <w:r w:rsidR="003D7C22">
        <w:t xml:space="preserve"> playing</w:t>
      </w:r>
      <w:r w:rsidR="003D0B57">
        <w:t xml:space="preserve"> the Theremin </w:t>
      </w:r>
      <w:r w:rsidR="003D7C22">
        <w:t>with</w:t>
      </w:r>
      <w:r w:rsidR="003D0B57">
        <w:t xml:space="preserve"> 2 hands would means that we must compute the</w:t>
      </w:r>
      <w:r w:rsidR="003D0B57" w:rsidRPr="005C5141">
        <w:t xml:space="preserve"> position</w:t>
      </w:r>
      <w:r w:rsidR="003D0B57">
        <w:t xml:space="preserve"> of both hands. </w:t>
      </w:r>
      <w:r w:rsidR="00AF115E">
        <w:t xml:space="preserve">We </w:t>
      </w:r>
      <w:r w:rsidR="003D7C22">
        <w:t>must first</w:t>
      </w:r>
      <w:r w:rsidR="00AF115E">
        <w:t xml:space="preserve"> </w:t>
      </w:r>
      <w:r w:rsidR="003D0B57">
        <w:t xml:space="preserve">deduce the position of the hands in the 3D </w:t>
      </w:r>
      <w:r w:rsidR="00201F1F">
        <w:t xml:space="preserve">leap motion </w:t>
      </w:r>
      <w:r w:rsidR="003D0B57">
        <w:t>space</w:t>
      </w:r>
      <w:r w:rsidR="003D7C22">
        <w:t xml:space="preserve">. Since the right hand controls the pitch, </w:t>
      </w:r>
      <w:r w:rsidR="003A612B">
        <w:t xml:space="preserve">the average y axis position of all the fingers </w:t>
      </w:r>
      <w:r w:rsidR="00201F1F">
        <w:t>is</w:t>
      </w:r>
      <w:r w:rsidR="003A612B">
        <w:t xml:space="preserve"> computed.</w:t>
      </w:r>
      <w:r w:rsidR="003D7C22">
        <w:t xml:space="preserve"> The change of the y position in the 3D </w:t>
      </w:r>
      <w:r w:rsidR="00201F1F">
        <w:t>leap motion space</w:t>
      </w:r>
      <w:r w:rsidR="003D7C22">
        <w:t xml:space="preserve"> will determine the frequency being produced. </w:t>
      </w:r>
      <w:r w:rsidR="003D0B57">
        <w:t xml:space="preserve">The thumb is excluded since the mobility of the thumb is limited and would not greatly affect the average position. </w:t>
      </w:r>
      <w:r w:rsidR="00AF115E">
        <w:t xml:space="preserve"> </w:t>
      </w:r>
    </w:p>
    <w:p w14:paraId="2E8160FF" w14:textId="312BE56F" w:rsidR="002D6362" w:rsidRDefault="003A612B" w:rsidP="005C5141">
      <w:r>
        <w:t xml:space="preserve">Similarly for the left hand, the average y axis position of all the fingers </w:t>
      </w:r>
      <w:r w:rsidR="00201F1F">
        <w:t>is</w:t>
      </w:r>
      <w:r>
        <w:t xml:space="preserve"> computed, and it will determine the amplitude of the sound.</w:t>
      </w:r>
    </w:p>
    <w:p w14:paraId="1A44CC24" w14:textId="7D3760BD" w:rsidR="00E73CB5" w:rsidRDefault="00E73CB5" w:rsidP="00E73CB5">
      <w:pPr>
        <w:pStyle w:val="Code"/>
        <w:keepNext/>
        <w:jc w:val="center"/>
      </w:pPr>
      <w:r w:rsidRPr="00E73CB5">
        <w:rPr>
          <w:noProof/>
          <w:color w:val="0000FF"/>
        </w:rPr>
        <w:drawing>
          <wp:inline distT="0" distB="0" distL="0" distR="0" wp14:anchorId="42B7B0FC" wp14:editId="01853BC8">
            <wp:extent cx="3652365" cy="1353552"/>
            <wp:effectExtent l="0" t="0" r="5715" b="0"/>
            <wp:docPr id="49" name="Picture 4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 email&#10;&#10;Description automatically generated"/>
                    <pic:cNvPicPr/>
                  </pic:nvPicPr>
                  <pic:blipFill>
                    <a:blip r:embed="rId30"/>
                    <a:stretch>
                      <a:fillRect/>
                    </a:stretch>
                  </pic:blipFill>
                  <pic:spPr>
                    <a:xfrm>
                      <a:off x="0" y="0"/>
                      <a:ext cx="3654902" cy="1354492"/>
                    </a:xfrm>
                    <a:prstGeom prst="rect">
                      <a:avLst/>
                    </a:prstGeom>
                  </pic:spPr>
                </pic:pic>
              </a:graphicData>
            </a:graphic>
          </wp:inline>
        </w:drawing>
      </w:r>
    </w:p>
    <w:p w14:paraId="50873D94" w14:textId="77777777" w:rsidR="00E73CB5" w:rsidRDefault="00E73CB5" w:rsidP="00E73CB5">
      <w:pPr>
        <w:pStyle w:val="Code"/>
        <w:keepNext/>
        <w:jc w:val="center"/>
      </w:pPr>
    </w:p>
    <w:p w14:paraId="0EE17577" w14:textId="1AEA0FFF" w:rsidR="002550CC" w:rsidRDefault="00E73CB5" w:rsidP="00E73CB5">
      <w:pPr>
        <w:pStyle w:val="Caption"/>
        <w:rPr>
          <w:noProof/>
        </w:rPr>
      </w:pPr>
      <w:bookmarkStart w:id="48" w:name="_Toc116849977"/>
      <w:r>
        <w:t xml:space="preserve">Figure </w:t>
      </w:r>
      <w:fldSimple w:instr=" SEQ Figure \* ARABIC ">
        <w:r w:rsidR="00A77005">
          <w:rPr>
            <w:noProof/>
          </w:rPr>
          <w:t>13</w:t>
        </w:r>
      </w:fldSimple>
      <w:r>
        <w:t>. Computing the position of both hands in playing space</w:t>
      </w:r>
      <w:bookmarkEnd w:id="48"/>
    </w:p>
    <w:p w14:paraId="0960B575" w14:textId="74F6B703" w:rsidR="003A612B" w:rsidRDefault="003A612B" w:rsidP="005C5141">
      <w:pPr>
        <w:rPr>
          <w:noProof/>
        </w:rPr>
      </w:pPr>
    </w:p>
    <w:p w14:paraId="37D7D1BF" w14:textId="77777777" w:rsidR="00C8495E" w:rsidRDefault="00C8495E" w:rsidP="005C5141"/>
    <w:p w14:paraId="42BACA6B" w14:textId="3A08FB1D" w:rsidR="00C8495E" w:rsidRPr="00C8495E" w:rsidRDefault="00C8495E" w:rsidP="00C8495E">
      <w:pPr>
        <w:pStyle w:val="Heading3"/>
      </w:pPr>
      <w:bookmarkStart w:id="49" w:name="_Toc116839440"/>
      <w:r>
        <w:t xml:space="preserve">5.2.2 </w:t>
      </w:r>
      <w:r w:rsidR="00627C3E">
        <w:t>Mapping different frequencies based on hand position</w:t>
      </w:r>
      <w:bookmarkEnd w:id="49"/>
    </w:p>
    <w:p w14:paraId="5D718B90" w14:textId="464CF279" w:rsidR="00F570CA" w:rsidRDefault="00627C3E" w:rsidP="002550CC">
      <w:r>
        <w:t xml:space="preserve">The boundary of the playing space is set by initialising the minimum and maximum y position of the leap motion space. </w:t>
      </w:r>
      <w:r w:rsidR="009C49D0">
        <w:t xml:space="preserve">We then map the available range of the 3D space to the range of frequency. </w:t>
      </w:r>
      <w:r w:rsidR="00F570CA">
        <w:t>For example, we set the minimum y position to be 185 and maximum y position to be 293. If 3 octaves are selected, then the hand position at 185 would be note A2 and the hand position at 293 would be note G#5. Any position lies in the range will be from A2-G#7</w:t>
      </w:r>
      <w:r w:rsidR="002550CC">
        <w:t>. The new frequency computation script will be now this.</w:t>
      </w:r>
    </w:p>
    <w:p w14:paraId="24002659" w14:textId="77777777" w:rsidR="00E73CB5" w:rsidRDefault="00E73CB5" w:rsidP="00E73CB5">
      <w:pPr>
        <w:keepNext/>
        <w:jc w:val="center"/>
      </w:pPr>
      <w:r w:rsidRPr="00E73CB5">
        <w:rPr>
          <w:rFonts w:ascii="Cascadia Mono" w:hAnsi="Cascadia Mono" w:cs="Cascadia Mono"/>
          <w:noProof/>
          <w:color w:val="000000"/>
          <w:sz w:val="14"/>
          <w:szCs w:val="14"/>
        </w:rPr>
        <w:drawing>
          <wp:inline distT="0" distB="0" distL="0" distR="0" wp14:anchorId="67542FD2" wp14:editId="61563F3A">
            <wp:extent cx="3940342" cy="924278"/>
            <wp:effectExtent l="0" t="0" r="317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1"/>
                    <a:stretch>
                      <a:fillRect/>
                    </a:stretch>
                  </pic:blipFill>
                  <pic:spPr>
                    <a:xfrm>
                      <a:off x="0" y="0"/>
                      <a:ext cx="3955286" cy="927783"/>
                    </a:xfrm>
                    <a:prstGeom prst="rect">
                      <a:avLst/>
                    </a:prstGeom>
                  </pic:spPr>
                </pic:pic>
              </a:graphicData>
            </a:graphic>
          </wp:inline>
        </w:drawing>
      </w:r>
    </w:p>
    <w:p w14:paraId="7D2B3D2F" w14:textId="667F09CC" w:rsidR="00C8495E" w:rsidRDefault="00E73CB5" w:rsidP="00E73CB5">
      <w:pPr>
        <w:pStyle w:val="Caption"/>
        <w:rPr>
          <w:noProof/>
        </w:rPr>
      </w:pPr>
      <w:bookmarkStart w:id="50" w:name="_Toc116849978"/>
      <w:r>
        <w:t xml:space="preserve">Figure </w:t>
      </w:r>
      <w:fldSimple w:instr=" SEQ Figure \* ARABIC ">
        <w:r w:rsidR="00A77005">
          <w:rPr>
            <w:noProof/>
          </w:rPr>
          <w:t>14</w:t>
        </w:r>
      </w:fldSimple>
      <w:r>
        <w:t>. Computing Frequency based on right hand position</w:t>
      </w:r>
      <w:bookmarkEnd w:id="50"/>
    </w:p>
    <w:p w14:paraId="568B7ADE" w14:textId="6A7D50E2" w:rsidR="00B655A2" w:rsidRDefault="00C8495E" w:rsidP="00C8495E">
      <w:pPr>
        <w:pStyle w:val="Heading3"/>
      </w:pPr>
      <w:bookmarkStart w:id="51" w:name="_Toc116839441"/>
      <w:r>
        <w:lastRenderedPageBreak/>
        <w:t>5.2.3 Mapping amplitude based on hand position</w:t>
      </w:r>
      <w:bookmarkEnd w:id="51"/>
    </w:p>
    <w:p w14:paraId="1A55C538" w14:textId="12F49483" w:rsidR="00C8495E" w:rsidRPr="00C8495E" w:rsidRDefault="00C8495E" w:rsidP="00C8495E">
      <w:r>
        <w:t xml:space="preserve">Instead of using </w:t>
      </w:r>
      <w:r>
        <w:rPr>
          <w:noProof/>
        </w:rPr>
        <w:t xml:space="preserve">mousePosition.x, </w:t>
      </w:r>
      <w:r>
        <w:t>we use the left-hand position in space to calculate the amplitude.</w:t>
      </w:r>
    </w:p>
    <w:p w14:paraId="11E13B36"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50A90BEB" wp14:editId="27A56C20">
            <wp:extent cx="5594684" cy="68306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43490" cy="689024"/>
                    </a:xfrm>
                    <a:prstGeom prst="rect">
                      <a:avLst/>
                    </a:prstGeom>
                  </pic:spPr>
                </pic:pic>
              </a:graphicData>
            </a:graphic>
          </wp:inline>
        </w:drawing>
      </w:r>
    </w:p>
    <w:p w14:paraId="4D3E249A" w14:textId="6E42007F" w:rsidR="00B655A2" w:rsidRDefault="00E73CB5" w:rsidP="00E73CB5">
      <w:pPr>
        <w:pStyle w:val="Caption"/>
      </w:pPr>
      <w:bookmarkStart w:id="52" w:name="_Toc116849979"/>
      <w:r>
        <w:t xml:space="preserve">Figure </w:t>
      </w:r>
      <w:fldSimple w:instr=" SEQ Figure \* ARABIC ">
        <w:r w:rsidR="00A77005">
          <w:rPr>
            <w:noProof/>
          </w:rPr>
          <w:t>15</w:t>
        </w:r>
      </w:fldSimple>
      <w:r>
        <w:t>. Computing Amplitude based on left hand position</w:t>
      </w:r>
      <w:bookmarkEnd w:id="52"/>
    </w:p>
    <w:p w14:paraId="5F1763CA" w14:textId="77777777" w:rsidR="00E73CB5" w:rsidRDefault="00E73CB5" w:rsidP="005C5141"/>
    <w:p w14:paraId="1D44B6AB" w14:textId="50379603" w:rsidR="00C8495E" w:rsidRDefault="00C8495E" w:rsidP="005C5141">
      <w:r>
        <w:t>There is a slight problem when generating sound. When the user removes their left hand in the play area, the sudden change of the amplitude value to zero will cause a pop sound. To tackle this issue, a interpolation is added for a smooth transition of the amplitude value to zero.</w:t>
      </w:r>
    </w:p>
    <w:p w14:paraId="4B3A8F22" w14:textId="77777777" w:rsidR="00E73CB5" w:rsidRDefault="00E73CB5" w:rsidP="00E73CB5">
      <w:pPr>
        <w:keepNext/>
        <w:jc w:val="center"/>
      </w:pPr>
      <w:r w:rsidRPr="00E73CB5">
        <w:rPr>
          <w:rFonts w:ascii="Cascadia Mono" w:hAnsi="Cascadia Mono" w:cs="Cascadia Mono"/>
          <w:noProof/>
          <w:color w:val="0000FF"/>
          <w:sz w:val="14"/>
          <w:szCs w:val="14"/>
        </w:rPr>
        <w:drawing>
          <wp:inline distT="0" distB="0" distL="0" distR="0" wp14:anchorId="01648810" wp14:editId="2B4306F7">
            <wp:extent cx="3236495" cy="1923721"/>
            <wp:effectExtent l="0" t="0" r="2540" b="635"/>
            <wp:docPr id="56" name="Picture 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text, application&#10;&#10;Description automatically generated"/>
                    <pic:cNvPicPr/>
                  </pic:nvPicPr>
                  <pic:blipFill>
                    <a:blip r:embed="rId33"/>
                    <a:stretch>
                      <a:fillRect/>
                    </a:stretch>
                  </pic:blipFill>
                  <pic:spPr>
                    <a:xfrm>
                      <a:off x="0" y="0"/>
                      <a:ext cx="3244483" cy="1928469"/>
                    </a:xfrm>
                    <a:prstGeom prst="rect">
                      <a:avLst/>
                    </a:prstGeom>
                  </pic:spPr>
                </pic:pic>
              </a:graphicData>
            </a:graphic>
          </wp:inline>
        </w:drawing>
      </w:r>
    </w:p>
    <w:p w14:paraId="6304E345" w14:textId="67D6FEF8" w:rsidR="00B655A2" w:rsidRDefault="00E73CB5" w:rsidP="00E73CB5">
      <w:pPr>
        <w:pStyle w:val="Caption"/>
      </w:pPr>
      <w:bookmarkStart w:id="53" w:name="_Toc116849980"/>
      <w:r>
        <w:t xml:space="preserve">Figure </w:t>
      </w:r>
      <w:fldSimple w:instr=" SEQ Figure \* ARABIC ">
        <w:r w:rsidR="00A77005">
          <w:rPr>
            <w:noProof/>
          </w:rPr>
          <w:t>16</w:t>
        </w:r>
      </w:fldSimple>
      <w:r>
        <w:t>. Smoothing the transition of amplitude to prevent pop sound in the buffer.</w:t>
      </w:r>
      <w:bookmarkEnd w:id="53"/>
    </w:p>
    <w:p w14:paraId="75FADECE" w14:textId="77777777" w:rsidR="00E73CB5" w:rsidRPr="00E73CB5" w:rsidRDefault="00E73CB5" w:rsidP="00E73CB5"/>
    <w:p w14:paraId="4BF7016F" w14:textId="77777777" w:rsidR="00E73CB5" w:rsidRDefault="00E73CB5" w:rsidP="00E73CB5">
      <w:pPr>
        <w:jc w:val="center"/>
        <w:rPr>
          <w:noProof/>
        </w:rPr>
      </w:pPr>
    </w:p>
    <w:p w14:paraId="5293D933" w14:textId="588F7452" w:rsidR="00C8495E" w:rsidRDefault="00C8495E" w:rsidP="005C5141"/>
    <w:p w14:paraId="126E4C94" w14:textId="2C7C74A0" w:rsidR="00B260F7" w:rsidRDefault="00B260F7" w:rsidP="005C5141"/>
    <w:p w14:paraId="3D92F411" w14:textId="49AA1721" w:rsidR="00B260F7" w:rsidRDefault="00B260F7" w:rsidP="005C5141"/>
    <w:p w14:paraId="1D46167F" w14:textId="24D9C0E2" w:rsidR="00B260F7" w:rsidRDefault="00B260F7" w:rsidP="005C5141"/>
    <w:p w14:paraId="50C96129" w14:textId="58A15189" w:rsidR="00B260F7" w:rsidRDefault="00B260F7" w:rsidP="005C5141"/>
    <w:p w14:paraId="3FC1E756" w14:textId="0CD49DAB" w:rsidR="00B260F7" w:rsidRDefault="00B260F7" w:rsidP="005C5141"/>
    <w:p w14:paraId="53B17147" w14:textId="5953878F" w:rsidR="00B260F7" w:rsidRDefault="00B260F7" w:rsidP="005C5141"/>
    <w:p w14:paraId="74845FD3" w14:textId="2E4B959A" w:rsidR="00B260F7" w:rsidRDefault="00B260F7" w:rsidP="005C5141"/>
    <w:p w14:paraId="56A7162D" w14:textId="77777777" w:rsidR="00B260F7" w:rsidRDefault="00B260F7" w:rsidP="005C5141"/>
    <w:p w14:paraId="7F299713" w14:textId="34DA6365" w:rsidR="00C8495E" w:rsidRDefault="00B260F7" w:rsidP="00B260F7">
      <w:pPr>
        <w:pStyle w:val="Heading2"/>
        <w:numPr>
          <w:ilvl w:val="1"/>
          <w:numId w:val="8"/>
        </w:numPr>
      </w:pPr>
      <w:bookmarkStart w:id="54" w:name="_Toc116839442"/>
      <w:r>
        <w:lastRenderedPageBreak/>
        <w:t>Playing different wave functions</w:t>
      </w:r>
      <w:bookmarkEnd w:id="54"/>
    </w:p>
    <w:p w14:paraId="793657FC" w14:textId="62E7216E" w:rsidR="00B260F7" w:rsidRPr="00B260F7" w:rsidRDefault="00E73CB5" w:rsidP="00B260F7">
      <w:r>
        <w:t>Six</w:t>
      </w:r>
      <w:r w:rsidR="00120AE5">
        <w:t xml:space="preserve"> different wave formulas are implemented in this software. User </w:t>
      </w:r>
      <w:r w:rsidR="00F007EA">
        <w:t>can select different wave</w:t>
      </w:r>
      <w:r>
        <w:t xml:space="preserve"> </w:t>
      </w:r>
      <w:r w:rsidR="00F007EA">
        <w:t>option</w:t>
      </w:r>
      <w:r>
        <w:t>s</w:t>
      </w:r>
      <w:r w:rsidR="00F007EA">
        <w:t xml:space="preserve"> from the dropdown menu in the game scene</w:t>
      </w:r>
      <w:r>
        <w:t xml:space="preserve"> to be played by the OnAudioFilterRead() function.</w:t>
      </w:r>
    </w:p>
    <w:p w14:paraId="2CA43AAF"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6E5E4BA3" wp14:editId="03AAE636">
            <wp:extent cx="5731510" cy="4076065"/>
            <wp:effectExtent l="0" t="0" r="2540" b="635"/>
            <wp:docPr id="57" name="Picture 5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10;&#10;Description automatically generated"/>
                    <pic:cNvPicPr/>
                  </pic:nvPicPr>
                  <pic:blipFill>
                    <a:blip r:embed="rId34"/>
                    <a:stretch>
                      <a:fillRect/>
                    </a:stretch>
                  </pic:blipFill>
                  <pic:spPr>
                    <a:xfrm>
                      <a:off x="0" y="0"/>
                      <a:ext cx="5731510" cy="4076065"/>
                    </a:xfrm>
                    <a:prstGeom prst="rect">
                      <a:avLst/>
                    </a:prstGeom>
                  </pic:spPr>
                </pic:pic>
              </a:graphicData>
            </a:graphic>
          </wp:inline>
        </w:drawing>
      </w:r>
    </w:p>
    <w:p w14:paraId="0DDCF22B" w14:textId="2BDCA615" w:rsidR="001B05B8" w:rsidRDefault="00E73CB5" w:rsidP="00E73CB5">
      <w:pPr>
        <w:pStyle w:val="Caption"/>
        <w:rPr>
          <w:rFonts w:ascii="Cascadia Mono" w:hAnsi="Cascadia Mono" w:cs="Cascadia Mono"/>
          <w:noProof/>
          <w:color w:val="000000"/>
          <w:sz w:val="14"/>
          <w:szCs w:val="14"/>
        </w:rPr>
      </w:pPr>
      <w:bookmarkStart w:id="55" w:name="_Toc116849981"/>
      <w:r>
        <w:t xml:space="preserve">Figure </w:t>
      </w:r>
      <w:fldSimple w:instr=" SEQ Figure \* ARABIC ">
        <w:r w:rsidR="00A77005">
          <w:rPr>
            <w:noProof/>
          </w:rPr>
          <w:t>17</w:t>
        </w:r>
      </w:fldSimple>
      <w:r>
        <w:t>. Selecting between 6 different wave functions</w:t>
      </w:r>
      <w:bookmarkEnd w:id="55"/>
      <w:r w:rsidR="00E50E9B">
        <w:t xml:space="preserve"> </w:t>
      </w:r>
    </w:p>
    <w:p w14:paraId="1049FFF0" w14:textId="01EC638C" w:rsidR="001B05B8" w:rsidRDefault="001B05B8" w:rsidP="00B260F7">
      <w:pPr>
        <w:rPr>
          <w:rFonts w:ascii="Cascadia Mono" w:hAnsi="Cascadia Mono" w:cs="Cascadia Mono"/>
          <w:color w:val="000000"/>
          <w:sz w:val="14"/>
          <w:szCs w:val="14"/>
        </w:rPr>
      </w:pPr>
    </w:p>
    <w:p w14:paraId="64B39EAA" w14:textId="59DAD16D" w:rsidR="001B05B8" w:rsidRDefault="001B05B8" w:rsidP="00B260F7">
      <w:pPr>
        <w:rPr>
          <w:rFonts w:ascii="Cascadia Mono" w:hAnsi="Cascadia Mono" w:cs="Cascadia Mono"/>
          <w:color w:val="000000"/>
          <w:sz w:val="14"/>
          <w:szCs w:val="14"/>
        </w:rPr>
      </w:pPr>
    </w:p>
    <w:p w14:paraId="3AA12222" w14:textId="52A73C88" w:rsidR="001B05B8" w:rsidRDefault="001B05B8" w:rsidP="00B260F7">
      <w:pPr>
        <w:rPr>
          <w:rFonts w:ascii="Cascadia Mono" w:hAnsi="Cascadia Mono" w:cs="Cascadia Mono"/>
          <w:color w:val="000000"/>
          <w:sz w:val="14"/>
          <w:szCs w:val="14"/>
        </w:rPr>
      </w:pPr>
    </w:p>
    <w:p w14:paraId="74CA0080" w14:textId="04821934" w:rsidR="001B05B8" w:rsidRDefault="001B05B8" w:rsidP="00B260F7">
      <w:pPr>
        <w:rPr>
          <w:rFonts w:ascii="Cascadia Mono" w:hAnsi="Cascadia Mono" w:cs="Cascadia Mono"/>
          <w:color w:val="000000"/>
          <w:sz w:val="14"/>
          <w:szCs w:val="14"/>
        </w:rPr>
      </w:pPr>
    </w:p>
    <w:p w14:paraId="0E0D862F" w14:textId="37E16595" w:rsidR="001B05B8" w:rsidRDefault="001B05B8" w:rsidP="00B260F7">
      <w:pPr>
        <w:rPr>
          <w:rFonts w:ascii="Cascadia Mono" w:hAnsi="Cascadia Mono" w:cs="Cascadia Mono"/>
          <w:color w:val="000000"/>
          <w:sz w:val="14"/>
          <w:szCs w:val="14"/>
        </w:rPr>
      </w:pPr>
    </w:p>
    <w:p w14:paraId="5D02DAEC" w14:textId="519568C0" w:rsidR="001B05B8" w:rsidRDefault="001B05B8" w:rsidP="00B260F7">
      <w:pPr>
        <w:rPr>
          <w:rFonts w:ascii="Cascadia Mono" w:hAnsi="Cascadia Mono" w:cs="Cascadia Mono"/>
          <w:color w:val="000000"/>
          <w:sz w:val="14"/>
          <w:szCs w:val="14"/>
        </w:rPr>
      </w:pPr>
    </w:p>
    <w:p w14:paraId="6BE05F7F" w14:textId="19BC6B7F" w:rsidR="001B05B8" w:rsidRDefault="001B05B8" w:rsidP="00B260F7">
      <w:pPr>
        <w:rPr>
          <w:rFonts w:ascii="Cascadia Mono" w:hAnsi="Cascadia Mono" w:cs="Cascadia Mono"/>
          <w:color w:val="000000"/>
          <w:sz w:val="14"/>
          <w:szCs w:val="14"/>
        </w:rPr>
      </w:pPr>
    </w:p>
    <w:p w14:paraId="6C74B163" w14:textId="53C62364" w:rsidR="001B05B8" w:rsidRDefault="001B05B8" w:rsidP="00B260F7">
      <w:pPr>
        <w:rPr>
          <w:rFonts w:ascii="Cascadia Mono" w:hAnsi="Cascadia Mono" w:cs="Cascadia Mono"/>
          <w:color w:val="000000"/>
          <w:sz w:val="14"/>
          <w:szCs w:val="14"/>
        </w:rPr>
      </w:pPr>
    </w:p>
    <w:p w14:paraId="73489A0D" w14:textId="434AE60D" w:rsidR="001B05B8" w:rsidRDefault="001B05B8" w:rsidP="00B260F7">
      <w:pPr>
        <w:rPr>
          <w:rFonts w:ascii="Cascadia Mono" w:hAnsi="Cascadia Mono" w:cs="Cascadia Mono"/>
          <w:color w:val="000000"/>
          <w:sz w:val="14"/>
          <w:szCs w:val="14"/>
        </w:rPr>
      </w:pPr>
    </w:p>
    <w:p w14:paraId="2B6847FB" w14:textId="5A9E380E" w:rsidR="001B05B8" w:rsidRDefault="001B05B8" w:rsidP="00B260F7">
      <w:pPr>
        <w:rPr>
          <w:rFonts w:ascii="Cascadia Mono" w:hAnsi="Cascadia Mono" w:cs="Cascadia Mono"/>
          <w:color w:val="000000"/>
          <w:sz w:val="14"/>
          <w:szCs w:val="14"/>
        </w:rPr>
      </w:pPr>
    </w:p>
    <w:p w14:paraId="02D9630E" w14:textId="77777777" w:rsidR="001B05B8" w:rsidRPr="007A22A3" w:rsidRDefault="001B05B8" w:rsidP="00B260F7">
      <w:pPr>
        <w:rPr>
          <w:sz w:val="16"/>
          <w:szCs w:val="16"/>
        </w:rPr>
      </w:pPr>
    </w:p>
    <w:p w14:paraId="42ABCBBD" w14:textId="560171AD" w:rsidR="00210456" w:rsidRDefault="007A22A3" w:rsidP="00210456">
      <w:pPr>
        <w:pStyle w:val="Heading2"/>
        <w:numPr>
          <w:ilvl w:val="1"/>
          <w:numId w:val="8"/>
        </w:numPr>
      </w:pPr>
      <w:bookmarkStart w:id="56" w:name="_Toc116839443"/>
      <w:r>
        <w:lastRenderedPageBreak/>
        <w:t>User Interface</w:t>
      </w:r>
      <w:bookmarkEnd w:id="56"/>
    </w:p>
    <w:p w14:paraId="7DDA6B06" w14:textId="7F1C2A05" w:rsidR="007A22A3" w:rsidRDefault="007A22A3" w:rsidP="007A22A3">
      <w:r>
        <w:t xml:space="preserve">Up till now, all the features are inside the UnitySoundLeap.cs script which </w:t>
      </w:r>
      <w:r w:rsidR="00A42F7B">
        <w:t>manage</w:t>
      </w:r>
      <w:r>
        <w:t xml:space="preserve"> the leap motion input, computing frequencies and amplitude, and output the sound. Therefore, to avoid increasing the complexity of this script, another script called UIHand.cs is created. The aim of this script is to </w:t>
      </w:r>
      <w:r w:rsidR="00A42F7B">
        <w:t>manage</w:t>
      </w:r>
      <w:r>
        <w:t xml:space="preserve"> the user input and update the screen accordingly and</w:t>
      </w:r>
      <w:r w:rsidR="009E5D8E">
        <w:t xml:space="preserve"> passing new data to</w:t>
      </w:r>
      <w:r>
        <w:t xml:space="preserve"> the UnitySoundLeap.cs.  </w:t>
      </w:r>
    </w:p>
    <w:p w14:paraId="4FB7FD62" w14:textId="77777777" w:rsidR="00D10CAF" w:rsidRDefault="00D10CAF" w:rsidP="007A22A3"/>
    <w:p w14:paraId="61F33E9B" w14:textId="0AC2B5AF" w:rsidR="009E5D8E" w:rsidRPr="007A22A3" w:rsidRDefault="00A42F7B" w:rsidP="007A22A3">
      <w:r>
        <w:rPr>
          <w:noProof/>
        </w:rPr>
        <mc:AlternateContent>
          <mc:Choice Requires="wps">
            <w:drawing>
              <wp:anchor distT="0" distB="0" distL="114300" distR="114300" simplePos="0" relativeHeight="251703296" behindDoc="0" locked="0" layoutInCell="1" allowOverlap="1" wp14:anchorId="6AC0BA56" wp14:editId="0CD67AB3">
                <wp:simplePos x="0" y="0"/>
                <wp:positionH relativeFrom="column">
                  <wp:posOffset>389255</wp:posOffset>
                </wp:positionH>
                <wp:positionV relativeFrom="paragraph">
                  <wp:posOffset>875665</wp:posOffset>
                </wp:positionV>
                <wp:extent cx="4927600" cy="63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4927600" cy="635"/>
                        </a:xfrm>
                        <a:prstGeom prst="rect">
                          <a:avLst/>
                        </a:prstGeom>
                        <a:solidFill>
                          <a:prstClr val="white"/>
                        </a:solidFill>
                        <a:ln>
                          <a:noFill/>
                        </a:ln>
                      </wps:spPr>
                      <wps:txbx>
                        <w:txbxContent>
                          <w:p w14:paraId="3D2877B3" w14:textId="3817F512" w:rsidR="00A42F7B" w:rsidRPr="003165C8" w:rsidRDefault="00A42F7B" w:rsidP="00A42F7B">
                            <w:pPr>
                              <w:pStyle w:val="Caption"/>
                              <w:rPr>
                                <w:noProof/>
                              </w:rPr>
                            </w:pPr>
                            <w:bookmarkStart w:id="57" w:name="_Toc116849982"/>
                            <w:r>
                              <w:t xml:space="preserve">Figure </w:t>
                            </w:r>
                            <w:fldSimple w:instr=" SEQ Figure \* ARABIC ">
                              <w:r w:rsidR="00A77005">
                                <w:rPr>
                                  <w:noProof/>
                                </w:rPr>
                                <w:t>18</w:t>
                              </w:r>
                            </w:fldSimple>
                            <w:r>
                              <w:t>. Interaction between main script and user interfac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0BA56" id="Text Box 58" o:spid="_x0000_s1041" type="#_x0000_t202" style="position:absolute;margin-left:30.65pt;margin-top:68.95pt;width:388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" stroked="f">
                <v:textbox style="mso-fit-shape-to-text:t" inset="0,0,0,0">
                  <w:txbxContent>
                    <w:p w14:paraId="3D2877B3" w14:textId="3817F512" w:rsidR="00A42F7B" w:rsidRPr="003165C8" w:rsidRDefault="00A42F7B" w:rsidP="00A42F7B">
                      <w:pPr>
                        <w:pStyle w:val="Caption"/>
                        <w:rPr>
                          <w:noProof/>
                        </w:rPr>
                      </w:pPr>
                      <w:bookmarkStart w:id="58" w:name="_Toc116849982"/>
                      <w:r>
                        <w:t xml:space="preserve">Figure </w:t>
                      </w:r>
                      <w:r>
                        <w:fldChar w:fldCharType="begin"/>
                      </w:r>
                      <w:r>
                        <w:instrText xml:space="preserve"> SEQ Figure \* ARABIC </w:instrText>
                      </w:r>
                      <w:r>
                        <w:fldChar w:fldCharType="separate"/>
                      </w:r>
                      <w:r w:rsidR="00A77005">
                        <w:rPr>
                          <w:noProof/>
                        </w:rPr>
                        <w:t>18</w:t>
                      </w:r>
                      <w:r>
                        <w:fldChar w:fldCharType="end"/>
                      </w:r>
                      <w:r>
                        <w:t>. Interaction between main script and user interface</w:t>
                      </w:r>
                      <w:bookmarkEnd w:id="58"/>
                    </w:p>
                  </w:txbxContent>
                </v:textbox>
              </v:shape>
            </w:pict>
          </mc:Fallback>
        </mc:AlternateContent>
      </w:r>
      <w:r w:rsidR="00DC77E3">
        <w:rPr>
          <w:noProof/>
        </w:rPr>
        <mc:AlternateContent>
          <mc:Choice Requires="wpg">
            <w:drawing>
              <wp:anchor distT="0" distB="0" distL="114300" distR="114300" simplePos="0" relativeHeight="251693056" behindDoc="0" locked="0" layoutInCell="1" allowOverlap="1" wp14:anchorId="2596037F" wp14:editId="7A9F4986">
                <wp:simplePos x="0" y="0"/>
                <wp:positionH relativeFrom="margin">
                  <wp:align>center</wp:align>
                </wp:positionH>
                <wp:positionV relativeFrom="paragraph">
                  <wp:posOffset>9525</wp:posOffset>
                </wp:positionV>
                <wp:extent cx="4928049" cy="809204"/>
                <wp:effectExtent l="0" t="0" r="25400" b="10160"/>
                <wp:wrapNone/>
                <wp:docPr id="38" name="Group 38"/>
                <wp:cNvGraphicFramePr/>
                <a:graphic xmlns:a="http://schemas.openxmlformats.org/drawingml/2006/main">
                  <a:graphicData uri="http://schemas.microsoft.com/office/word/2010/wordprocessingGroup">
                    <wpg:wgp>
                      <wpg:cNvGrpSpPr/>
                      <wpg:grpSpPr>
                        <a:xfrm>
                          <a:off x="0" y="0"/>
                          <a:ext cx="4928049" cy="809204"/>
                          <a:chOff x="0" y="0"/>
                          <a:chExt cx="4928049" cy="809204"/>
                        </a:xfrm>
                      </wpg:grpSpPr>
                      <wps:wsp>
                        <wps:cNvPr id="9" name="Rectangle 9"/>
                        <wps:cNvSpPr/>
                        <wps:spPr>
                          <a:xfrm>
                            <a:off x="2209126" y="226577"/>
                            <a:ext cx="1068149"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224042" y="0"/>
                            <a:ext cx="704007" cy="80920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D829AE5" w14:textId="47CE9437" w:rsidR="00DC77E3" w:rsidRPr="00DC77E3" w:rsidRDefault="00DC77E3" w:rsidP="00DC77E3">
                              <w:pPr>
                                <w:jc w:val="center"/>
                                <w:rPr>
                                  <w:color w:val="000000" w:themeColor="text1"/>
                                </w:rPr>
                              </w:pPr>
                              <w:r>
                                <w:rPr>
                                  <w:color w:val="000000" w:themeColor="text1"/>
                                </w:rPr>
                                <w:t>User I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3283006" y="383697"/>
                            <a:ext cx="90630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486574" y="383697"/>
                            <a:ext cx="70400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596037F" id="Group 38" o:spid="_x0000_s1042" style="position:absolute;margin-left:0;margin-top:.75pt;width:388.05pt;height:63.7pt;z-index:251693056;mso-position-horizontal:center;mso-position-horizontal-relative:margin" coordsize="49280,8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">
                <v:rect id="Rectangle 9" o:spid="_x0000_s1043" style="position:absolute;left:22091;top:2265;width:10681;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1f3763 [1604]" strokeweight="1pt">
                  <v:textbo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v:textbox>
                </v:rect>
                <v:rect id="Rectangle 12" o:spid="_x0000_s1044"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" filled="f" strokecolor="#1f3763 [1604]" strokeweight="1pt">
                  <v:textbo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v:textbox>
                </v:rect>
                <v:rect id="Rectangle 13" o:spid="_x0000_s1045" style="position:absolute;left:42240;width:7040;height:8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" filled="f" strokecolor="#1f3763 [1604]" strokeweight="1pt">
                  <v:textbox>
                    <w:txbxContent>
                      <w:p w14:paraId="5D829AE5" w14:textId="47CE9437" w:rsidR="00DC77E3" w:rsidRPr="00DC77E3" w:rsidRDefault="00DC77E3" w:rsidP="00DC77E3">
                        <w:pPr>
                          <w:jc w:val="center"/>
                          <w:rPr>
                            <w:color w:val="000000" w:themeColor="text1"/>
                          </w:rPr>
                        </w:pPr>
                        <w:r>
                          <w:rPr>
                            <w:color w:val="000000" w:themeColor="text1"/>
                          </w:rPr>
                          <w:t>User Interface</w:t>
                        </w:r>
                      </w:p>
                    </w:txbxContent>
                  </v:textbox>
                </v:rect>
                <v:shapetype id="_x0000_t32" coordsize="21600,21600" o:spt="32" o:oned="t" path="m,l21600,21600e" filled="f">
                  <v:path arrowok="t" fillok="f" o:connecttype="none"/>
                  <o:lock v:ext="edit" shapetype="t"/>
                </v:shapetype>
                <v:shape id="Straight Arrow Connector 24" o:spid="_x0000_s1046" type="#_x0000_t32" style="position:absolute;left:32830;top:3836;width:90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" strokecolor="#4472c4 [3204]" strokeweight=".5pt">
                  <v:stroke startarrow="block" endarrow="block" joinstyle="miter"/>
                </v:shape>
                <v:shape id="Straight Arrow Connector 37" o:spid="_x0000_s1047" type="#_x0000_t32" style="position:absolute;left:14865;top:3836;width:70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" strokecolor="#4472c4 [3204]" strokeweight=".5pt">
                  <v:stroke endarrow="block" joinstyle="miter"/>
                </v:shape>
                <w10:wrap anchorx="margin"/>
              </v:group>
            </w:pict>
          </mc:Fallback>
        </mc:AlternateContent>
      </w:r>
    </w:p>
    <w:p w14:paraId="487E4E49" w14:textId="05BFB386" w:rsidR="00E27035" w:rsidRDefault="00DC77E3" w:rsidP="00DC77E3">
      <w:pPr>
        <w:tabs>
          <w:tab w:val="left" w:pos="2064"/>
          <w:tab w:val="left" w:pos="3785"/>
        </w:tabs>
      </w:pPr>
      <w:r>
        <w:tab/>
      </w:r>
      <w:r>
        <w:tab/>
      </w:r>
    </w:p>
    <w:p w14:paraId="7B8D48C4" w14:textId="68B9CE20" w:rsidR="00D10CAF" w:rsidRDefault="00D10CAF" w:rsidP="005C5141"/>
    <w:p w14:paraId="310F8725" w14:textId="653CE9E3" w:rsidR="00D10CAF" w:rsidRDefault="00D10CAF" w:rsidP="005C5141"/>
    <w:p w14:paraId="2C5C5BA0" w14:textId="3878F481" w:rsidR="001B05B8" w:rsidRDefault="00D10CAF" w:rsidP="005C5141">
      <w:r>
        <w:t xml:space="preserve">The user interface or this software is </w:t>
      </w:r>
      <w:r w:rsidR="001B05B8">
        <w:t xml:space="preserve">shown below. </w:t>
      </w:r>
      <w:r w:rsidR="00A2220E">
        <w:t>Users</w:t>
      </w:r>
      <w:r w:rsidR="001B05B8">
        <w:t xml:space="preserve"> are able to:</w:t>
      </w:r>
    </w:p>
    <w:p w14:paraId="6CE594AF" w14:textId="7633E264" w:rsidR="00D10CAF" w:rsidRDefault="001B05B8" w:rsidP="001B05B8">
      <w:pPr>
        <w:pStyle w:val="ListParagraph"/>
        <w:numPr>
          <w:ilvl w:val="0"/>
          <w:numId w:val="23"/>
        </w:numPr>
      </w:pPr>
      <w:r>
        <w:t xml:space="preserve">Select a range of octave from 1 to 3. </w:t>
      </w:r>
    </w:p>
    <w:p w14:paraId="3F811076" w14:textId="46D0E265" w:rsidR="001B05B8" w:rsidRDefault="001B05B8" w:rsidP="001B05B8">
      <w:pPr>
        <w:pStyle w:val="ListParagraph"/>
        <w:numPr>
          <w:ilvl w:val="0"/>
          <w:numId w:val="23"/>
        </w:numPr>
      </w:pPr>
      <w:r>
        <w:t>Toggle between fixed and continuous frequency.</w:t>
      </w:r>
    </w:p>
    <w:p w14:paraId="33FA2B54" w14:textId="568A16D4" w:rsidR="001B05B8" w:rsidRDefault="001B05B8" w:rsidP="001B05B8">
      <w:pPr>
        <w:pStyle w:val="ListParagraph"/>
        <w:numPr>
          <w:ilvl w:val="0"/>
          <w:numId w:val="23"/>
        </w:numPr>
      </w:pPr>
      <w:r>
        <w:t>Toggle the display of keyboard guide and alphabet notes guide.</w:t>
      </w:r>
    </w:p>
    <w:p w14:paraId="156E4D71" w14:textId="67C32D11" w:rsidR="001B05B8" w:rsidRDefault="001B05B8" w:rsidP="001B05B8">
      <w:pPr>
        <w:pStyle w:val="ListParagraph"/>
        <w:numPr>
          <w:ilvl w:val="0"/>
          <w:numId w:val="23"/>
        </w:numPr>
      </w:pPr>
      <w:r>
        <w:t>Select from a variety of wave function.</w:t>
      </w:r>
    </w:p>
    <w:p w14:paraId="14AA85A5" w14:textId="5DC7BC89" w:rsidR="001B05B8" w:rsidRDefault="001B05B8" w:rsidP="001B05B8">
      <w:pPr>
        <w:pStyle w:val="ListParagraph"/>
        <w:numPr>
          <w:ilvl w:val="0"/>
          <w:numId w:val="23"/>
        </w:numPr>
      </w:pPr>
      <w:r>
        <w:t>Close and open setting menu.</w:t>
      </w:r>
    </w:p>
    <w:p w14:paraId="5298BC25" w14:textId="77777777" w:rsidR="001B05B8" w:rsidRDefault="001B05B8" w:rsidP="001B05B8">
      <w:pPr>
        <w:pStyle w:val="ListParagraph"/>
      </w:pPr>
    </w:p>
    <w:p w14:paraId="13D31DED" w14:textId="77777777" w:rsidR="00CB42E7" w:rsidRDefault="001B05B8" w:rsidP="00CB42E7">
      <w:pPr>
        <w:keepNext/>
      </w:pPr>
      <w:r w:rsidRPr="001B05B8">
        <w:rPr>
          <w:noProof/>
        </w:rPr>
        <w:drawing>
          <wp:inline distT="0" distB="0" distL="0" distR="0" wp14:anchorId="240D2256" wp14:editId="05486846">
            <wp:extent cx="5731510" cy="3148965"/>
            <wp:effectExtent l="0" t="0" r="2540" b="0"/>
            <wp:docPr id="41" name="Picture 4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with medium confidence"/>
                    <pic:cNvPicPr/>
                  </pic:nvPicPr>
                  <pic:blipFill>
                    <a:blip r:embed="rId35"/>
                    <a:stretch>
                      <a:fillRect/>
                    </a:stretch>
                  </pic:blipFill>
                  <pic:spPr>
                    <a:xfrm>
                      <a:off x="0" y="0"/>
                      <a:ext cx="5731510" cy="3148965"/>
                    </a:xfrm>
                    <a:prstGeom prst="rect">
                      <a:avLst/>
                    </a:prstGeom>
                  </pic:spPr>
                </pic:pic>
              </a:graphicData>
            </a:graphic>
          </wp:inline>
        </w:drawing>
      </w:r>
    </w:p>
    <w:p w14:paraId="2A6A5CA1" w14:textId="3414A276" w:rsidR="00210456" w:rsidRPr="00210456" w:rsidRDefault="00CB42E7" w:rsidP="00CB42E7">
      <w:pPr>
        <w:pStyle w:val="Caption"/>
      </w:pPr>
      <w:bookmarkStart w:id="58" w:name="_Toc116849983"/>
      <w:r>
        <w:t xml:space="preserve">Figure </w:t>
      </w:r>
      <w:fldSimple w:instr=" SEQ Figure \* ARABIC ">
        <w:r w:rsidR="00A77005">
          <w:rPr>
            <w:noProof/>
          </w:rPr>
          <w:t>19</w:t>
        </w:r>
      </w:fldSimple>
      <w:r>
        <w:t>. Overall Software's User Interface</w:t>
      </w:r>
      <w:bookmarkEnd w:id="58"/>
    </w:p>
    <w:p w14:paraId="71FB8E09" w14:textId="2C2BA9E9" w:rsidR="00210456" w:rsidRDefault="00210456" w:rsidP="00827B5E">
      <w:pPr>
        <w:pStyle w:val="Heading2"/>
        <w:numPr>
          <w:ilvl w:val="1"/>
          <w:numId w:val="23"/>
        </w:numPr>
      </w:pPr>
      <w:bookmarkStart w:id="59" w:name="_Toc116839444"/>
      <w:r>
        <w:lastRenderedPageBreak/>
        <w:t>Csound Implementation</w:t>
      </w:r>
      <w:bookmarkEnd w:id="59"/>
      <w:r>
        <w:t xml:space="preserve"> </w:t>
      </w:r>
    </w:p>
    <w:p w14:paraId="3AB199EA" w14:textId="12648D02" w:rsidR="00827B5E" w:rsidRDefault="00827B5E" w:rsidP="00827B5E">
      <w:r>
        <w:t>The Csound library is explored to have access to a much more variety of instrument</w:t>
      </w:r>
      <w:r w:rsidR="00577397">
        <w:t>al</w:t>
      </w:r>
      <w:r>
        <w:t xml:space="preserve"> sound. Instead of using the </w:t>
      </w:r>
      <w:r w:rsidR="00EF3B1B">
        <w:t>OnAudioFilterRead (</w:t>
      </w:r>
      <w:r>
        <w:t xml:space="preserve">) function to create sound, the csd file is responsible for creating sound. A LibrarySound.cs script is created to </w:t>
      </w:r>
      <w:r w:rsidR="00577397">
        <w:t>manage</w:t>
      </w:r>
      <w:r>
        <w:t xml:space="preserve"> everything that </w:t>
      </w:r>
      <w:r w:rsidR="00CF56AC">
        <w:t xml:space="preserve">is </w:t>
      </w:r>
      <w:r>
        <w:t>related to using Csound library.</w:t>
      </w:r>
    </w:p>
    <w:p w14:paraId="2ACFB6FC" w14:textId="61989CA6" w:rsidR="00CF56AC" w:rsidRDefault="00827B5E" w:rsidP="00827B5E">
      <w:r>
        <w:t xml:space="preserve">The main script UnitySoundLeap.cs will pass the </w:t>
      </w:r>
      <w:r w:rsidR="00CF56AC">
        <w:t xml:space="preserve">real time </w:t>
      </w:r>
      <w:r>
        <w:t>frequency and amplitude data to the LibrarySound.cs for updating the csd file</w:t>
      </w:r>
      <w:r w:rsidR="00CF56AC">
        <w:t xml:space="preserve"> from CSoundUnity.cs</w:t>
      </w:r>
      <w:r>
        <w:t xml:space="preserve">. </w:t>
      </w:r>
      <w:r w:rsidR="00CF56AC">
        <w:t>The data flow is shown below.</w:t>
      </w:r>
    </w:p>
    <w:p w14:paraId="3D7D7674" w14:textId="679F1A44" w:rsidR="00CF56AC" w:rsidRDefault="00CF56AC" w:rsidP="00827B5E">
      <w:r>
        <w:rPr>
          <w:noProof/>
        </w:rPr>
        <mc:AlternateContent>
          <mc:Choice Requires="wpg">
            <w:drawing>
              <wp:anchor distT="0" distB="0" distL="114300" distR="114300" simplePos="0" relativeHeight="251699200" behindDoc="0" locked="0" layoutInCell="1" allowOverlap="1" wp14:anchorId="3C46235D" wp14:editId="7CB6279F">
                <wp:simplePos x="0" y="0"/>
                <wp:positionH relativeFrom="margin">
                  <wp:posOffset>-68366</wp:posOffset>
                </wp:positionH>
                <wp:positionV relativeFrom="paragraph">
                  <wp:posOffset>165367</wp:posOffset>
                </wp:positionV>
                <wp:extent cx="5603531" cy="314960"/>
                <wp:effectExtent l="0" t="0" r="16510" b="27940"/>
                <wp:wrapNone/>
                <wp:docPr id="39" name="Group 39"/>
                <wp:cNvGraphicFramePr/>
                <a:graphic xmlns:a="http://schemas.openxmlformats.org/drawingml/2006/main">
                  <a:graphicData uri="http://schemas.microsoft.com/office/word/2010/wordprocessingGroup">
                    <wpg:wgp>
                      <wpg:cNvGrpSpPr/>
                      <wpg:grpSpPr>
                        <a:xfrm>
                          <a:off x="0" y="0"/>
                          <a:ext cx="5603531" cy="314960"/>
                          <a:chOff x="0" y="226577"/>
                          <a:chExt cx="5046111" cy="315590"/>
                        </a:xfrm>
                      </wpg:grpSpPr>
                      <wps:wsp>
                        <wps:cNvPr id="40" name="Rectangle 40"/>
                        <wps:cNvSpPr/>
                        <wps:spPr>
                          <a:xfrm>
                            <a:off x="2148485" y="226577"/>
                            <a:ext cx="1128791"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EFF87C" w14:textId="7CEA5151" w:rsidR="00CF56AC" w:rsidRPr="00DC77E3" w:rsidRDefault="00CF56AC" w:rsidP="00CF56AC">
                              <w:pPr>
                                <w:jc w:val="center"/>
                                <w:rPr>
                                  <w:color w:val="000000" w:themeColor="text1"/>
                                </w:rPr>
                              </w:pPr>
                              <w:r>
                                <w:rPr>
                                  <w:color w:val="000000" w:themeColor="text1"/>
                                </w:rPr>
                                <w:t>LibrarySound</w:t>
                              </w:r>
                              <w:r w:rsidRPr="00DC77E3">
                                <w:rPr>
                                  <w:color w:val="000000" w:themeColor="text1"/>
                                </w:rPr>
                                <w:t>.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998204" y="236096"/>
                            <a:ext cx="1047907" cy="25356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E016C5" w14:textId="44ECCC93" w:rsidR="00CF56AC" w:rsidRPr="00DC77E3" w:rsidRDefault="00CF56AC" w:rsidP="00CF56AC">
                              <w:pPr>
                                <w:rPr>
                                  <w:color w:val="000000" w:themeColor="text1"/>
                                </w:rPr>
                              </w:pPr>
                              <w:r>
                                <w:rPr>
                                  <w:color w:val="000000" w:themeColor="text1"/>
                                </w:rPr>
                                <w:t>CSoundUn</w:t>
                              </w:r>
                              <w:r w:rsidR="00CB42E7">
                                <w:rPr>
                                  <w:color w:val="000000" w:themeColor="text1"/>
                                </w:rPr>
                                <w:t>it</w:t>
                              </w:r>
                              <w:r>
                                <w:rPr>
                                  <w:color w:val="000000" w:themeColor="text1"/>
                                </w:rPr>
                                <w:t>y.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a:stCxn id="42" idx="3"/>
                          <a:endCxn id="40" idx="1"/>
                        </wps:cNvCnPr>
                        <wps:spPr>
                          <a:xfrm flipV="1">
                            <a:off x="1448404" y="384058"/>
                            <a:ext cx="699978" cy="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C46235D" id="Group 39" o:spid="_x0000_s1048" style="position:absolute;margin-left:-5.4pt;margin-top:13pt;width:441.2pt;height:24.8pt;z-index:251699200;mso-position-horizontal-relative:margin;mso-width-relative:margin;mso-height-relative:margin" coordorigin=",2265" coordsize="50461,3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">
                <v:rect id="Rectangle 40" o:spid="_x0000_s1049" style="position:absolute;left:21484;top:2265;width:11288;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textbox>
                    <w:txbxContent>
                      <w:p w14:paraId="08EFF87C" w14:textId="7CEA5151" w:rsidR="00CF56AC" w:rsidRPr="00DC77E3" w:rsidRDefault="00CF56AC" w:rsidP="00CF56AC">
                        <w:pPr>
                          <w:jc w:val="center"/>
                          <w:rPr>
                            <w:color w:val="000000" w:themeColor="text1"/>
                          </w:rPr>
                        </w:pPr>
                        <w:r>
                          <w:rPr>
                            <w:color w:val="000000" w:themeColor="text1"/>
                          </w:rPr>
                          <w:t>LibrarySound</w:t>
                        </w:r>
                        <w:r w:rsidRPr="00DC77E3">
                          <w:rPr>
                            <w:color w:val="000000" w:themeColor="text1"/>
                          </w:rPr>
                          <w:t>.cs</w:t>
                        </w:r>
                      </w:p>
                    </w:txbxContent>
                  </v:textbox>
                </v:rect>
                <v:rect id="Rectangle 42" o:spid="_x0000_s1050"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" filled="f" strokecolor="#1f3763 [1604]" strokeweight="1pt">
                  <v:textbo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v:textbox>
                </v:rect>
                <v:rect id="Rectangle 44" o:spid="_x0000_s1051" style="position:absolute;left:39982;top:2360;width:10479;height:2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" filled="f" strokecolor="#1f3763 [1604]" strokeweight="1pt">
                  <v:textbox>
                    <w:txbxContent>
                      <w:p w14:paraId="5CE016C5" w14:textId="44ECCC93" w:rsidR="00CF56AC" w:rsidRPr="00DC77E3" w:rsidRDefault="00CF56AC" w:rsidP="00CF56AC">
                        <w:pPr>
                          <w:rPr>
                            <w:color w:val="000000" w:themeColor="text1"/>
                          </w:rPr>
                        </w:pPr>
                        <w:r>
                          <w:rPr>
                            <w:color w:val="000000" w:themeColor="text1"/>
                          </w:rPr>
                          <w:t>CSoundUn</w:t>
                        </w:r>
                        <w:r w:rsidR="00CB42E7">
                          <w:rPr>
                            <w:color w:val="000000" w:themeColor="text1"/>
                          </w:rPr>
                          <w:t>it</w:t>
                        </w:r>
                        <w:r>
                          <w:rPr>
                            <w:color w:val="000000" w:themeColor="text1"/>
                          </w:rPr>
                          <w:t>y.cs</w:t>
                        </w:r>
                      </w:p>
                    </w:txbxContent>
                  </v:textbox>
                </v:rect>
                <v:shape id="Straight Arrow Connector 46" o:spid="_x0000_s1052" type="#_x0000_t32" style="position:absolute;left:14484;top:3840;width:6999;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" strokecolor="#4472c4 [3204]" strokeweight=".5pt">
                  <v:stroke endarrow="block" joinstyle="miter"/>
                </v:shape>
                <w10:wrap anchorx="margin"/>
              </v:group>
            </w:pict>
          </mc:Fallback>
        </mc:AlternateContent>
      </w:r>
      <w:r>
        <w:rPr>
          <w:noProof/>
        </w:rPr>
        <mc:AlternateContent>
          <mc:Choice Requires="wps">
            <w:drawing>
              <wp:anchor distT="0" distB="0" distL="114300" distR="114300" simplePos="0" relativeHeight="251701248" behindDoc="0" locked="0" layoutInCell="1" allowOverlap="1" wp14:anchorId="337BD8DC" wp14:editId="5CB4263A">
                <wp:simplePos x="0" y="0"/>
                <wp:positionH relativeFrom="column">
                  <wp:posOffset>3600450</wp:posOffset>
                </wp:positionH>
                <wp:positionV relativeFrom="paragraph">
                  <wp:posOffset>311957</wp:posOffset>
                </wp:positionV>
                <wp:extent cx="777320" cy="314"/>
                <wp:effectExtent l="0" t="76200" r="22860" b="95250"/>
                <wp:wrapNone/>
                <wp:docPr id="48" name="Straight Arrow Connector 48"/>
                <wp:cNvGraphicFramePr/>
                <a:graphic xmlns:a="http://schemas.openxmlformats.org/drawingml/2006/main">
                  <a:graphicData uri="http://schemas.microsoft.com/office/word/2010/wordprocessingShape">
                    <wps:wsp>
                      <wps:cNvCnPr/>
                      <wps:spPr>
                        <a:xfrm flipV="1">
                          <a:off x="0" y="0"/>
                          <a:ext cx="777320" cy="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7050E" id="Straight Arrow Connector 48" o:spid="_x0000_s1026" type="#_x0000_t32" style="position:absolute;margin-left:283.5pt;margin-top:24.55pt;width:61.2pt;height:0;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" strokecolor="#4472c4 [3204]" strokeweight=".5pt">
                <v:stroke endarrow="block" joinstyle="miter"/>
              </v:shape>
            </w:pict>
          </mc:Fallback>
        </mc:AlternateContent>
      </w:r>
    </w:p>
    <w:p w14:paraId="06CD90A3" w14:textId="5DBF8F7F" w:rsidR="00CF56AC" w:rsidRDefault="00CB42E7" w:rsidP="00CF56AC">
      <w:pPr>
        <w:tabs>
          <w:tab w:val="left" w:pos="6574"/>
        </w:tabs>
      </w:pPr>
      <w:r>
        <w:rPr>
          <w:noProof/>
        </w:rPr>
        <mc:AlternateContent>
          <mc:Choice Requires="wps">
            <w:drawing>
              <wp:anchor distT="0" distB="0" distL="114300" distR="114300" simplePos="0" relativeHeight="251705344" behindDoc="0" locked="0" layoutInCell="1" allowOverlap="1" wp14:anchorId="14EC19EA" wp14:editId="18F0F174">
                <wp:simplePos x="0" y="0"/>
                <wp:positionH relativeFrom="margin">
                  <wp:align>left</wp:align>
                </wp:positionH>
                <wp:positionV relativeFrom="paragraph">
                  <wp:posOffset>326564</wp:posOffset>
                </wp:positionV>
                <wp:extent cx="5603240" cy="635"/>
                <wp:effectExtent l="0" t="0" r="0" b="8255"/>
                <wp:wrapNone/>
                <wp:docPr id="59" name="Text Box 59"/>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wps:spPr>
                      <wps:txbx>
                        <w:txbxContent>
                          <w:p w14:paraId="00886811" w14:textId="22CEF3D8" w:rsidR="00CB42E7" w:rsidRPr="00714F7E" w:rsidRDefault="00CB42E7" w:rsidP="00CB42E7">
                            <w:pPr>
                              <w:pStyle w:val="Caption"/>
                              <w:rPr>
                                <w:noProof/>
                              </w:rPr>
                            </w:pPr>
                            <w:bookmarkStart w:id="60" w:name="_Toc116849984"/>
                            <w:r>
                              <w:t xml:space="preserve">Figure </w:t>
                            </w:r>
                            <w:fldSimple w:instr=" SEQ Figure \* ARABIC ">
                              <w:r w:rsidR="00A77005">
                                <w:rPr>
                                  <w:noProof/>
                                </w:rPr>
                                <w:t>20</w:t>
                              </w:r>
                            </w:fldSimple>
                            <w:r>
                              <w:t>. Interaction between main game unity script and CsoundUnity scrip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EC19EA" id="Text Box 59" o:spid="_x0000_s1053" type="#_x0000_t202" style="position:absolute;margin-left:0;margin-top:25.7pt;width:441.2pt;height:.05pt;z-index:2517053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" stroked="f">
                <v:textbox style="mso-fit-shape-to-text:t" inset="0,0,0,0">
                  <w:txbxContent>
                    <w:p w14:paraId="00886811" w14:textId="22CEF3D8" w:rsidR="00CB42E7" w:rsidRPr="00714F7E" w:rsidRDefault="00CB42E7" w:rsidP="00CB42E7">
                      <w:pPr>
                        <w:pStyle w:val="Caption"/>
                        <w:rPr>
                          <w:noProof/>
                        </w:rPr>
                      </w:pPr>
                      <w:bookmarkStart w:id="62" w:name="_Toc116849984"/>
                      <w:r>
                        <w:t xml:space="preserve">Figure </w:t>
                      </w:r>
                      <w:r>
                        <w:fldChar w:fldCharType="begin"/>
                      </w:r>
                      <w:r>
                        <w:instrText xml:space="preserve"> SEQ Figure \* ARABIC </w:instrText>
                      </w:r>
                      <w:r>
                        <w:fldChar w:fldCharType="separate"/>
                      </w:r>
                      <w:r w:rsidR="00A77005">
                        <w:rPr>
                          <w:noProof/>
                        </w:rPr>
                        <w:t>20</w:t>
                      </w:r>
                      <w:r>
                        <w:fldChar w:fldCharType="end"/>
                      </w:r>
                      <w:r>
                        <w:t>. Interaction between main game unity script and CsoundUnity script</w:t>
                      </w:r>
                      <w:bookmarkEnd w:id="62"/>
                    </w:p>
                  </w:txbxContent>
                </v:textbox>
                <w10:wrap anchorx="margin"/>
              </v:shape>
            </w:pict>
          </mc:Fallback>
        </mc:AlternateContent>
      </w:r>
      <w:r w:rsidR="00CF56AC">
        <w:tab/>
      </w:r>
    </w:p>
    <w:p w14:paraId="437D1C63" w14:textId="7A7E6963" w:rsidR="00CF56AC" w:rsidRPr="00827B5E" w:rsidRDefault="00CF56AC" w:rsidP="00827B5E"/>
    <w:p w14:paraId="2C804362" w14:textId="40638063" w:rsidR="007F6697" w:rsidRDefault="00210456" w:rsidP="00210456">
      <w:pPr>
        <w:pStyle w:val="Heading3"/>
      </w:pPr>
      <w:bookmarkStart w:id="61" w:name="_Toc116839445"/>
      <w:r>
        <w:t xml:space="preserve">5.5.1. </w:t>
      </w:r>
      <w:r w:rsidR="007F6697">
        <w:t>Basic Oscillation</w:t>
      </w:r>
      <w:bookmarkEnd w:id="61"/>
    </w:p>
    <w:p w14:paraId="44412BFC" w14:textId="3279E45F" w:rsidR="007F6697" w:rsidRPr="007F6697" w:rsidRDefault="007F6697" w:rsidP="007F6697">
      <w:r>
        <w:t xml:space="preserve">An </w:t>
      </w:r>
      <w:r w:rsidR="00CF56AC">
        <w:t xml:space="preserve">basic </w:t>
      </w:r>
      <w:r>
        <w:t xml:space="preserve">instrument that output a sine wave function is defined in the .csd file </w:t>
      </w:r>
      <w:r w:rsidR="00E40E62">
        <w:t>shown in</w:t>
      </w:r>
      <w:r>
        <w:t xml:space="preserve"> </w:t>
      </w:r>
      <w:r w:rsidR="00EF3B1B">
        <w:t>figure below</w:t>
      </w:r>
      <w:r w:rsidR="00E40E62">
        <w:t xml:space="preserve">. </w:t>
      </w:r>
    </w:p>
    <w:p w14:paraId="4E548084" w14:textId="77777777" w:rsidR="002724AE" w:rsidRDefault="007F6697" w:rsidP="002724AE">
      <w:pPr>
        <w:keepNext/>
        <w:jc w:val="center"/>
      </w:pPr>
      <w:r w:rsidRPr="007F6697">
        <w:rPr>
          <w:noProof/>
        </w:rPr>
        <w:drawing>
          <wp:inline distT="0" distB="0" distL="0" distR="0" wp14:anchorId="449A2BBD" wp14:editId="6E418E43">
            <wp:extent cx="2895600" cy="2578322"/>
            <wp:effectExtent l="0" t="0" r="0" b="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6">
                      <a:clrChange>
                        <a:clrFrom>
                          <a:srgbClr val="F9F9F9"/>
                        </a:clrFrom>
                        <a:clrTo>
                          <a:srgbClr val="F9F9F9">
                            <a:alpha val="0"/>
                          </a:srgbClr>
                        </a:clrTo>
                      </a:clrChange>
                    </a:blip>
                    <a:stretch>
                      <a:fillRect/>
                    </a:stretch>
                  </pic:blipFill>
                  <pic:spPr>
                    <a:xfrm>
                      <a:off x="0" y="0"/>
                      <a:ext cx="2910611" cy="2591688"/>
                    </a:xfrm>
                    <a:prstGeom prst="rect">
                      <a:avLst/>
                    </a:prstGeom>
                  </pic:spPr>
                </pic:pic>
              </a:graphicData>
            </a:graphic>
          </wp:inline>
        </w:drawing>
      </w:r>
    </w:p>
    <w:p w14:paraId="2422677F" w14:textId="49022CDE" w:rsidR="00FF0C03" w:rsidRDefault="002724AE" w:rsidP="00EF3B1B">
      <w:pPr>
        <w:pStyle w:val="Caption"/>
      </w:pPr>
      <w:bookmarkStart w:id="62" w:name="_Toc116849985"/>
      <w:r>
        <w:t xml:space="preserve">Figure </w:t>
      </w:r>
      <w:fldSimple w:instr=" SEQ Figure \* ARABIC ">
        <w:r w:rsidR="00A77005">
          <w:rPr>
            <w:noProof/>
          </w:rPr>
          <w:t>21</w:t>
        </w:r>
      </w:fldSimple>
      <w:r>
        <w:t>. Using the 'Oscil' Opcode to generate sound</w:t>
      </w:r>
      <w:bookmarkEnd w:id="62"/>
    </w:p>
    <w:p w14:paraId="3E91F274" w14:textId="60AA97FF" w:rsidR="00FF0C03" w:rsidRDefault="00FF0C03" w:rsidP="00FF0C03">
      <w:pPr>
        <w:rPr>
          <w:noProof/>
        </w:rPr>
      </w:pPr>
      <w:r>
        <w:rPr>
          <w:noProof/>
        </w:rPr>
        <w:t>The variables kfreq and kamp controls the frequency and amplitude of the sound. Since the values will change during runtime, the</w:t>
      </w:r>
      <w:r w:rsidR="00CF56AC">
        <w:rPr>
          <w:noProof/>
        </w:rPr>
        <w:t xml:space="preserve"> LibrarySound.</w:t>
      </w:r>
      <w:r>
        <w:rPr>
          <w:noProof/>
        </w:rPr>
        <w:t>cs must be able to access the two variables in the csd file. This can be done using the SetChannel() method in Unity script and chnget in csd file.</w:t>
      </w:r>
      <w:r w:rsidR="000A12AA">
        <w:rPr>
          <w:noProof/>
        </w:rPr>
        <w:t xml:space="preserve"> Below is an example on how to pass data from </w:t>
      </w:r>
      <w:r w:rsidR="00CF56AC">
        <w:rPr>
          <w:noProof/>
        </w:rPr>
        <w:t>LibrarySound</w:t>
      </w:r>
      <w:r w:rsidR="000A12AA">
        <w:rPr>
          <w:noProof/>
        </w:rPr>
        <w:t>.cs</w:t>
      </w:r>
      <w:r w:rsidR="00CF56AC">
        <w:rPr>
          <w:noProof/>
        </w:rPr>
        <w:t xml:space="preserve"> to the csd file</w:t>
      </w:r>
      <w:r w:rsidR="000A12AA">
        <w:rPr>
          <w:noProof/>
        </w:rPr>
        <w:t>.</w:t>
      </w:r>
    </w:p>
    <w:p w14:paraId="18605B14" w14:textId="474870E3" w:rsidR="000A12AA" w:rsidRDefault="00CF56AC" w:rsidP="00FF0C03">
      <w:r>
        <w:rPr>
          <w:noProof/>
        </w:rPr>
        <mc:AlternateContent>
          <mc:Choice Requires="wps">
            <w:drawing>
              <wp:anchor distT="0" distB="0" distL="114300" distR="114300" simplePos="0" relativeHeight="251697152" behindDoc="0" locked="0" layoutInCell="1" allowOverlap="1" wp14:anchorId="05CD877D" wp14:editId="3E18DC4B">
                <wp:simplePos x="0" y="0"/>
                <wp:positionH relativeFrom="margin">
                  <wp:posOffset>3368315</wp:posOffset>
                </wp:positionH>
                <wp:positionV relativeFrom="paragraph">
                  <wp:posOffset>37458</wp:posOffset>
                </wp:positionV>
                <wp:extent cx="1740535" cy="880745"/>
                <wp:effectExtent l="0" t="0" r="12065" b="14605"/>
                <wp:wrapNone/>
                <wp:docPr id="16" name="Rectangle 16"/>
                <wp:cNvGraphicFramePr/>
                <a:graphic xmlns:a="http://schemas.openxmlformats.org/drawingml/2006/main">
                  <a:graphicData uri="http://schemas.microsoft.com/office/word/2010/wordprocessingShape">
                    <wps:wsp>
                      <wps:cNvSpPr/>
                      <wps:spPr>
                        <a:xfrm>
                          <a:off x="0" y="0"/>
                          <a:ext cx="1740535" cy="88074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CD877D" id="Rectangle 16" o:spid="_x0000_s1054" style="position:absolute;margin-left:265.2pt;margin-top:2.95pt;width:137.05pt;height:69.3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" filled="f" strokecolor="#1f3763 [1604]" strokeweight="1pt">
                <v:textbo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v:textbox>
                <w10:wrap anchorx="margin"/>
              </v:rect>
            </w:pict>
          </mc:Fallback>
        </mc:AlternateContent>
      </w:r>
      <w:r>
        <w:rPr>
          <w:noProof/>
        </w:rPr>
        <mc:AlternateContent>
          <mc:Choice Requires="wps">
            <w:drawing>
              <wp:anchor distT="0" distB="0" distL="114300" distR="114300" simplePos="0" relativeHeight="251695104" behindDoc="0" locked="0" layoutInCell="1" allowOverlap="1" wp14:anchorId="2035187A" wp14:editId="4E7A38D3">
                <wp:simplePos x="0" y="0"/>
                <wp:positionH relativeFrom="margin">
                  <wp:posOffset>198304</wp:posOffset>
                </wp:positionH>
                <wp:positionV relativeFrom="paragraph">
                  <wp:posOffset>37457</wp:posOffset>
                </wp:positionV>
                <wp:extent cx="3100705" cy="881234"/>
                <wp:effectExtent l="0" t="0" r="23495" b="14605"/>
                <wp:wrapNone/>
                <wp:docPr id="5" name="Rectangle 5"/>
                <wp:cNvGraphicFramePr/>
                <a:graphic xmlns:a="http://schemas.openxmlformats.org/drawingml/2006/main">
                  <a:graphicData uri="http://schemas.microsoft.com/office/word/2010/wordprocessingShape">
                    <wps:wsp>
                      <wps:cNvSpPr/>
                      <wps:spPr>
                        <a:xfrm>
                          <a:off x="0" y="0"/>
                          <a:ext cx="3100705" cy="88123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5187A" id="Rectangle 5" o:spid="_x0000_s1055" style="position:absolute;margin-left:15.6pt;margin-top:2.95pt;width:244.15pt;height:69.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" filled="f" strokecolor="#1f3763 [1604]" strokeweight="1pt">
                <v:textbo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v:textbox>
                <w10:wrap anchorx="margin"/>
              </v:rect>
            </w:pict>
          </mc:Fallback>
        </mc:AlternateContent>
      </w:r>
    </w:p>
    <w:p w14:paraId="701F67B1" w14:textId="6FB07F97" w:rsidR="000A12AA" w:rsidRDefault="000A12AA" w:rsidP="00FF0C03"/>
    <w:p w14:paraId="2C547978" w14:textId="3B975F7E" w:rsidR="00F60F66" w:rsidRDefault="00F60F66" w:rsidP="00FF0C03"/>
    <w:p w14:paraId="32E78A36" w14:textId="094C22FE" w:rsidR="00CE126C" w:rsidRPr="007F6697" w:rsidRDefault="00CE126C" w:rsidP="00FF0C03">
      <w:r>
        <w:rPr>
          <w:noProof/>
        </w:rPr>
        <mc:AlternateContent>
          <mc:Choice Requires="wps">
            <w:drawing>
              <wp:anchor distT="0" distB="0" distL="114300" distR="114300" simplePos="0" relativeHeight="251707392" behindDoc="0" locked="0" layoutInCell="1" allowOverlap="1" wp14:anchorId="7DC96CCA" wp14:editId="1689E45E">
                <wp:simplePos x="0" y="0"/>
                <wp:positionH relativeFrom="column">
                  <wp:posOffset>145415</wp:posOffset>
                </wp:positionH>
                <wp:positionV relativeFrom="paragraph">
                  <wp:posOffset>37984</wp:posOffset>
                </wp:positionV>
                <wp:extent cx="5368636" cy="635"/>
                <wp:effectExtent l="0" t="0" r="3810" b="8255"/>
                <wp:wrapNone/>
                <wp:docPr id="60" name="Text Box 60"/>
                <wp:cNvGraphicFramePr/>
                <a:graphic xmlns:a="http://schemas.openxmlformats.org/drawingml/2006/main">
                  <a:graphicData uri="http://schemas.microsoft.com/office/word/2010/wordprocessingShape">
                    <wps:wsp>
                      <wps:cNvSpPr txBox="1"/>
                      <wps:spPr>
                        <a:xfrm>
                          <a:off x="0" y="0"/>
                          <a:ext cx="5368636" cy="635"/>
                        </a:xfrm>
                        <a:prstGeom prst="rect">
                          <a:avLst/>
                        </a:prstGeom>
                        <a:solidFill>
                          <a:prstClr val="white"/>
                        </a:solidFill>
                        <a:ln>
                          <a:noFill/>
                        </a:ln>
                      </wps:spPr>
                      <wps:txbx>
                        <w:txbxContent>
                          <w:p w14:paraId="7A613056" w14:textId="4935502E" w:rsidR="00CE126C" w:rsidRPr="00843AA3" w:rsidRDefault="00CE126C" w:rsidP="00CE126C">
                            <w:pPr>
                              <w:pStyle w:val="Caption"/>
                              <w:rPr>
                                <w:noProof/>
                              </w:rPr>
                            </w:pPr>
                            <w:bookmarkStart w:id="63" w:name="_Toc116849986"/>
                            <w:r>
                              <w:t xml:space="preserve">Figure </w:t>
                            </w:r>
                            <w:fldSimple w:instr=" SEQ Figure \* ARABIC ">
                              <w:r w:rsidR="00A77005">
                                <w:rPr>
                                  <w:noProof/>
                                </w:rPr>
                                <w:t>22</w:t>
                              </w:r>
                            </w:fldSimple>
                            <w:r>
                              <w:t>. Passing data between LibrarySound.cs and csd fil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C96CCA" id="Text Box 60" o:spid="_x0000_s1056" type="#_x0000_t202" style="position:absolute;margin-left:11.45pt;margin-top:3pt;width:422.75pt;height:.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" stroked="f">
                <v:textbox style="mso-fit-shape-to-text:t" inset="0,0,0,0">
                  <w:txbxContent>
                    <w:p w14:paraId="7A613056" w14:textId="4935502E" w:rsidR="00CE126C" w:rsidRPr="00843AA3" w:rsidRDefault="00CE126C" w:rsidP="00CE126C">
                      <w:pPr>
                        <w:pStyle w:val="Caption"/>
                        <w:rPr>
                          <w:noProof/>
                        </w:rPr>
                      </w:pPr>
                      <w:bookmarkStart w:id="66" w:name="_Toc116849986"/>
                      <w:r>
                        <w:t xml:space="preserve">Figure </w:t>
                      </w:r>
                      <w:r>
                        <w:fldChar w:fldCharType="begin"/>
                      </w:r>
                      <w:r>
                        <w:instrText xml:space="preserve"> SEQ Figure \* ARABIC </w:instrText>
                      </w:r>
                      <w:r>
                        <w:fldChar w:fldCharType="separate"/>
                      </w:r>
                      <w:r w:rsidR="00A77005">
                        <w:rPr>
                          <w:noProof/>
                        </w:rPr>
                        <w:t>22</w:t>
                      </w:r>
                      <w:r>
                        <w:fldChar w:fldCharType="end"/>
                      </w:r>
                      <w:r>
                        <w:t>. Passing data between LibrarySound.cs and csd file</w:t>
                      </w:r>
                      <w:bookmarkEnd w:id="66"/>
                    </w:p>
                  </w:txbxContent>
                </v:textbox>
              </v:shape>
            </w:pict>
          </mc:Fallback>
        </mc:AlternateContent>
      </w:r>
    </w:p>
    <w:p w14:paraId="1AD37CC8" w14:textId="56D8159C" w:rsidR="00210456" w:rsidRDefault="007F6697" w:rsidP="007F6697">
      <w:pPr>
        <w:pStyle w:val="Heading3"/>
      </w:pPr>
      <w:bookmarkStart w:id="64" w:name="_Toc116839446"/>
      <w:r>
        <w:lastRenderedPageBreak/>
        <w:t xml:space="preserve">5.5.2 </w:t>
      </w:r>
      <w:r w:rsidR="00210456">
        <w:t>Sound Font Implementation</w:t>
      </w:r>
      <w:bookmarkEnd w:id="64"/>
    </w:p>
    <w:p w14:paraId="56299C79" w14:textId="6282856F" w:rsidR="005849E6" w:rsidRDefault="00D77253" w:rsidP="00CF56AC">
      <w:r>
        <w:t xml:space="preserve">To have access to different instruments, the </w:t>
      </w:r>
      <w:r w:rsidRPr="00D77253">
        <w:t>sf_GMbank.sf2</w:t>
      </w:r>
      <w:r>
        <w:t xml:space="preserve"> is being explored. Sf_GMbank.sf2 is a sound font that contains 329 presets instrument. </w:t>
      </w:r>
      <w:r w:rsidR="005849E6">
        <w:t>There is a sample scene in the CsoundUnity package that illustrate playing the French horn instrument using the 60</w:t>
      </w:r>
      <w:r w:rsidR="005849E6" w:rsidRPr="005849E6">
        <w:rPr>
          <w:vertAlign w:val="superscript"/>
        </w:rPr>
        <w:t>th</w:t>
      </w:r>
      <w:r w:rsidR="005849E6">
        <w:t xml:space="preserve"> preset index. The </w:t>
      </w:r>
      <w:r w:rsidR="00CE126C">
        <w:t>‘</w:t>
      </w:r>
      <w:r w:rsidR="005849E6">
        <w:t>inum</w:t>
      </w:r>
      <w:r w:rsidR="00CE126C">
        <w:t>’</w:t>
      </w:r>
      <w:r w:rsidR="005849E6">
        <w:t xml:space="preserve"> var</w:t>
      </w:r>
      <w:r w:rsidR="00CE126C">
        <w:t>iable</w:t>
      </w:r>
      <w:r w:rsidR="005849E6">
        <w:t xml:space="preserve"> </w:t>
      </w:r>
      <w:r w:rsidR="00CE126C">
        <w:t xml:space="preserve">in the csd file </w:t>
      </w:r>
      <w:r w:rsidR="005849E6">
        <w:t xml:space="preserve">determines the midi number. As shown below, the variable </w:t>
      </w:r>
      <w:r w:rsidR="00CE126C">
        <w:t>‘</w:t>
      </w:r>
      <w:r w:rsidR="005849E6">
        <w:t>inum</w:t>
      </w:r>
      <w:r w:rsidR="00CE126C">
        <w:t>’</w:t>
      </w:r>
      <w:r w:rsidR="005849E6">
        <w:t xml:space="preserve"> is initialised to 69, therefore playing the note “A” with 440Hz. </w:t>
      </w:r>
    </w:p>
    <w:p w14:paraId="5EFD61A9" w14:textId="39988522" w:rsidR="005849E6" w:rsidRDefault="005849E6" w:rsidP="005849E6">
      <w:pPr>
        <w:pStyle w:val="Code"/>
      </w:pPr>
    </w:p>
    <w:p w14:paraId="3FA0F6B9" w14:textId="77777777" w:rsidR="00CE126C" w:rsidRDefault="00CE126C" w:rsidP="00CE126C">
      <w:pPr>
        <w:pStyle w:val="Code"/>
        <w:keepNext/>
        <w:jc w:val="center"/>
      </w:pPr>
      <w:r w:rsidRPr="00CE126C">
        <w:rPr>
          <w:noProof/>
        </w:rPr>
        <w:drawing>
          <wp:inline distT="0" distB="0" distL="0" distR="0" wp14:anchorId="560D11AF" wp14:editId="50BCB7D9">
            <wp:extent cx="3345873" cy="1509025"/>
            <wp:effectExtent l="0" t="0" r="6985" b="0"/>
            <wp:docPr id="61" name="Picture 6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 letter&#10;&#10;Description automatically generated"/>
                    <pic:cNvPicPr/>
                  </pic:nvPicPr>
                  <pic:blipFill>
                    <a:blip r:embed="rId37"/>
                    <a:stretch>
                      <a:fillRect/>
                    </a:stretch>
                  </pic:blipFill>
                  <pic:spPr>
                    <a:xfrm>
                      <a:off x="0" y="0"/>
                      <a:ext cx="3358123" cy="1514550"/>
                    </a:xfrm>
                    <a:prstGeom prst="rect">
                      <a:avLst/>
                    </a:prstGeom>
                  </pic:spPr>
                </pic:pic>
              </a:graphicData>
            </a:graphic>
          </wp:inline>
        </w:drawing>
      </w:r>
    </w:p>
    <w:p w14:paraId="340680D0" w14:textId="3F7A2A8B" w:rsidR="005849E6" w:rsidRDefault="00CE126C" w:rsidP="00CE126C">
      <w:pPr>
        <w:pStyle w:val="Caption"/>
        <w:rPr>
          <w:noProof/>
        </w:rPr>
      </w:pPr>
      <w:bookmarkStart w:id="65" w:name="_Toc116849987"/>
      <w:r>
        <w:t xml:space="preserve">Figure </w:t>
      </w:r>
      <w:fldSimple w:instr=" SEQ Figure \* ARABIC ">
        <w:r w:rsidR="00A77005">
          <w:rPr>
            <w:noProof/>
          </w:rPr>
          <w:t>23</w:t>
        </w:r>
      </w:fldSimple>
      <w:r>
        <w:t>. Reading Sound Font into csd file</w:t>
      </w:r>
      <w:bookmarkEnd w:id="65"/>
    </w:p>
    <w:p w14:paraId="45A5CCE0" w14:textId="77777777" w:rsidR="00CE126C" w:rsidRDefault="00CE126C" w:rsidP="005849E6">
      <w:pPr>
        <w:pStyle w:val="Code"/>
        <w:rPr>
          <w:noProof/>
        </w:rPr>
      </w:pPr>
    </w:p>
    <w:p w14:paraId="274A7F6A" w14:textId="41656BD2" w:rsidR="005849E6" w:rsidRDefault="005849E6" w:rsidP="005849E6">
      <w:pPr>
        <w:pStyle w:val="Code"/>
        <w:rPr>
          <w:noProof/>
        </w:rPr>
      </w:pPr>
    </w:p>
    <w:p w14:paraId="6AE63DF0" w14:textId="013D6BCB" w:rsidR="005849E6" w:rsidRDefault="005849E6" w:rsidP="005849E6">
      <w:pPr>
        <w:pStyle w:val="Code"/>
      </w:pPr>
    </w:p>
    <w:p w14:paraId="5EA99174" w14:textId="77777777" w:rsidR="00D33DF5" w:rsidRDefault="005849E6" w:rsidP="005849E6">
      <w:r>
        <w:t xml:space="preserve">The sound produced is beautiful however there is a limitation. In this project, the frequency of sound produced must be continuous. </w:t>
      </w:r>
      <w:r w:rsidR="00D33DF5">
        <w:t>This csd file is</w:t>
      </w:r>
      <w:r>
        <w:t xml:space="preserve"> unable to play all the frequency between </w:t>
      </w:r>
      <w:r>
        <w:rPr>
          <w:noProof/>
        </w:rPr>
        <w:t>inum</w:t>
      </w:r>
      <w:r>
        <w:t xml:space="preserve"> 69 to 70, (A to A#). Thus, other approach is explored. </w:t>
      </w:r>
    </w:p>
    <w:p w14:paraId="4B592BF2" w14:textId="072D9C92" w:rsidR="005849E6" w:rsidRDefault="005849E6" w:rsidP="005849E6">
      <w:r>
        <w:t xml:space="preserve">Instead of changing the </w:t>
      </w:r>
      <w:r>
        <w:rPr>
          <w:noProof/>
        </w:rPr>
        <w:t>inum</w:t>
      </w:r>
      <w:r>
        <w:t xml:space="preserve">, </w:t>
      </w:r>
      <w:r w:rsidR="00B37772">
        <w:t xml:space="preserve">we can </w:t>
      </w:r>
      <w:r>
        <w:t>change</w:t>
      </w:r>
      <w:r w:rsidR="00B37772">
        <w:t xml:space="preserve"> the frequency</w:t>
      </w:r>
      <w:r>
        <w:t xml:space="preserve"> instead. </w:t>
      </w:r>
      <w:r w:rsidR="00D33DF5">
        <w:t>However, t</w:t>
      </w:r>
      <w:r>
        <w:t xml:space="preserve">he </w:t>
      </w:r>
      <w:r w:rsidR="00D33DF5">
        <w:t xml:space="preserve">variable </w:t>
      </w:r>
      <w:r>
        <w:t>frequency in this csd file is slightly different</w:t>
      </w:r>
      <w:r w:rsidR="00D33DF5">
        <w:t xml:space="preserve">. It does not take in the hertz value. Instead, it is set as </w:t>
      </w:r>
      <w:r w:rsidR="00D33DF5">
        <w:rPr>
          <w:noProof/>
        </w:rPr>
        <w:t>preset</w:t>
      </w:r>
      <w:r w:rsidR="00D33DF5">
        <w:t xml:space="preserve"> </w:t>
      </w:r>
      <w:r w:rsidR="00B37772">
        <w:t xml:space="preserve">of </w:t>
      </w:r>
      <w:r w:rsidR="00D33DF5">
        <w:t xml:space="preserve">1. Therefore a </w:t>
      </w:r>
      <w:r w:rsidR="00D33DF5">
        <w:rPr>
          <w:noProof/>
        </w:rPr>
        <w:t>inum</w:t>
      </w:r>
      <w:r w:rsidR="00D33DF5">
        <w:t xml:space="preserve"> of 69 and frequency of 1 means 440Hz, and a frequency of 2 would means 880Hz. </w:t>
      </w:r>
    </w:p>
    <w:p w14:paraId="72BDF931" w14:textId="5DAC6A5E" w:rsidR="00B37772" w:rsidRDefault="00B37772" w:rsidP="005849E6">
      <w:r>
        <w:t xml:space="preserve">With this new approach, we can play continuous frequency, however the produced sound remains strange. Additionally, the author of this csd sample had commented in the script that we should not change the frequency parameter, and it should remain as 1. The only </w:t>
      </w:r>
      <w:r>
        <w:rPr>
          <w:noProof/>
        </w:rPr>
        <w:t>parmeter</w:t>
      </w:r>
      <w:r>
        <w:t xml:space="preserve"> that can be changed is the </w:t>
      </w:r>
      <w:r>
        <w:rPr>
          <w:noProof/>
        </w:rPr>
        <w:t>inum</w:t>
      </w:r>
      <w:r>
        <w:t xml:space="preserve"> variable which determine the midi number. Therefore, </w:t>
      </w:r>
      <w:r w:rsidR="005764E5">
        <w:t xml:space="preserve">sound font is mainly for playing fixed frequency. </w:t>
      </w:r>
      <w:r>
        <w:t xml:space="preserve">It is more suitable for games that simulate playing a piano with each note already </w:t>
      </w:r>
      <w:r>
        <w:rPr>
          <w:noProof/>
        </w:rPr>
        <w:t>preset</w:t>
      </w:r>
      <w:r>
        <w:t xml:space="preserve"> to different </w:t>
      </w:r>
      <w:r>
        <w:rPr>
          <w:noProof/>
        </w:rPr>
        <w:t>inum</w:t>
      </w:r>
      <w:r>
        <w:t xml:space="preserve"> value. </w:t>
      </w:r>
    </w:p>
    <w:p w14:paraId="3A798D30" w14:textId="5856D725" w:rsidR="00732374" w:rsidRDefault="00732374" w:rsidP="005849E6">
      <w:r>
        <w:t>GAY</w:t>
      </w:r>
    </w:p>
    <w:p w14:paraId="1AAFEFAC" w14:textId="6A8A4BC2" w:rsidR="00B37772" w:rsidRDefault="00B37772" w:rsidP="005849E6"/>
    <w:p w14:paraId="56894D1B" w14:textId="6C5FF9C5" w:rsidR="00B37772" w:rsidRDefault="00B37772" w:rsidP="005849E6"/>
    <w:p w14:paraId="4EB9AE3E" w14:textId="77777777" w:rsidR="00B37772" w:rsidRDefault="00B37772" w:rsidP="005849E6"/>
    <w:p w14:paraId="2C5CF7A1" w14:textId="77777777" w:rsidR="005849E6" w:rsidRPr="00CF56AC" w:rsidRDefault="005849E6" w:rsidP="005849E6"/>
    <w:p w14:paraId="07F77368" w14:textId="5D7BAE55" w:rsidR="00210456" w:rsidRDefault="00210456" w:rsidP="005764E5">
      <w:pPr>
        <w:pStyle w:val="Heading3"/>
      </w:pPr>
      <w:bookmarkStart w:id="66" w:name="_Toc116839447"/>
      <w:r>
        <w:lastRenderedPageBreak/>
        <w:t>5.5.</w:t>
      </w:r>
      <w:r w:rsidR="007F6697">
        <w:t>3</w:t>
      </w:r>
      <w:r w:rsidR="005764E5">
        <w:t>. FM (frequency modulated) synthesis with CSound</w:t>
      </w:r>
      <w:bookmarkEnd w:id="66"/>
    </w:p>
    <w:p w14:paraId="20BF638D" w14:textId="77777777" w:rsidR="00DD60CB" w:rsidRDefault="00B37772" w:rsidP="00DD60CB">
      <w:r>
        <w:t xml:space="preserve">Since using </w:t>
      </w:r>
      <w:r w:rsidR="005764E5">
        <w:t>sound font</w:t>
      </w:r>
      <w:r>
        <w:t xml:space="preserve"> is not possible, </w:t>
      </w:r>
      <w:r w:rsidR="005764E5">
        <w:t xml:space="preserve">the FM opcode is being explored. </w:t>
      </w:r>
      <w:r w:rsidR="00B61A6A">
        <w:t xml:space="preserve">In frequency modulated synthesis, the instrument plays on a continuous frequency and is being changed overtime. </w:t>
      </w:r>
      <w:r w:rsidR="00DD60CB">
        <w:t>One example of such opcode is fmpercfl, which uses FM synthesis to create a percussive flute sound. The syntax for this opcode is</w:t>
      </w:r>
      <w:r w:rsidR="00DD60CB" w:rsidRPr="00DD60CB">
        <w:t xml:space="preserve"> </w:t>
      </w:r>
      <w:r w:rsidR="00DD60CB">
        <w:t xml:space="preserve"> </w:t>
      </w:r>
    </w:p>
    <w:p w14:paraId="7513588E" w14:textId="5D226097" w:rsidR="00B37772" w:rsidRDefault="00DD60CB" w:rsidP="00F3043C">
      <w:pPr>
        <w:pStyle w:val="Code"/>
        <w:jc w:val="center"/>
      </w:pPr>
      <w:r>
        <w:t>ares fmpercfl kamp, kfreq, kc1, kc2, kvdepth, kvrate[, ifn1, ifn2, \ ifn3, ifn4, ivfn]</w:t>
      </w:r>
    </w:p>
    <w:p w14:paraId="0AE065B6" w14:textId="77777777" w:rsidR="00F3043C" w:rsidRDefault="00F3043C" w:rsidP="00DD60CB">
      <w:pPr>
        <w:pStyle w:val="Code"/>
      </w:pPr>
    </w:p>
    <w:p w14:paraId="0381BB97" w14:textId="2F89BD43" w:rsidR="00DD60CB" w:rsidRDefault="00DD60CB" w:rsidP="00DD60CB">
      <w:pPr>
        <w:spacing w:before="240"/>
      </w:pPr>
      <w:r>
        <w:t xml:space="preserve">The kamp and kfreq </w:t>
      </w:r>
      <w:r w:rsidR="00F3043C">
        <w:t>represent</w:t>
      </w:r>
      <w:r>
        <w:t xml:space="preserve"> the amplitude and frequency which we can </w:t>
      </w:r>
      <w:r w:rsidR="00F3043C">
        <w:t>be accessed</w:t>
      </w:r>
      <w:r>
        <w:t xml:space="preserve"> from LibrarySound.cs. The remaining parameters can be adjusted </w:t>
      </w:r>
      <w:r w:rsidR="00F3043C">
        <w:t>to affect</w:t>
      </w:r>
      <w:r>
        <w:t xml:space="preserve"> instrument sound</w:t>
      </w:r>
      <w:r w:rsidR="00F3043C">
        <w:t xml:space="preserve"> such as vibrato depth and vibrator rate.</w:t>
      </w:r>
      <w:r w:rsidR="002E1D30">
        <w:t xml:space="preserve"> </w:t>
      </w:r>
    </w:p>
    <w:p w14:paraId="683D56AB" w14:textId="1432BFFB" w:rsidR="00EE407B" w:rsidRDefault="002E1D30" w:rsidP="00DD60CB">
      <w:pPr>
        <w:spacing w:before="240"/>
        <w:rPr>
          <w:noProof/>
        </w:rPr>
      </w:pPr>
      <w:r>
        <w:t xml:space="preserve">We had implemented a few instruments such as Percussion flute, Tublar bell and Hammond organ. The outcome is </w:t>
      </w:r>
      <w:r w:rsidR="00EE407B">
        <w:t>successful,</w:t>
      </w:r>
      <w:r>
        <w:t xml:space="preserve"> and the sound produced sounded nicer than a normal sine wave.</w:t>
      </w:r>
      <w:r w:rsidR="00EE407B">
        <w:t xml:space="preserve"> The percussion flute csd file is shown below.</w:t>
      </w:r>
      <w:r w:rsidR="00EE407B" w:rsidRPr="00EE407B">
        <w:rPr>
          <w:noProof/>
        </w:rPr>
        <w:t xml:space="preserve"> </w:t>
      </w:r>
    </w:p>
    <w:p w14:paraId="79FBBC33" w14:textId="77777777" w:rsidR="00EE407B" w:rsidRDefault="00EE407B" w:rsidP="00DD60CB">
      <w:pPr>
        <w:spacing w:before="240"/>
        <w:rPr>
          <w:noProof/>
        </w:rPr>
      </w:pPr>
    </w:p>
    <w:p w14:paraId="58E77734" w14:textId="77777777" w:rsidR="00CE126C" w:rsidRDefault="00EE407B" w:rsidP="00CE126C">
      <w:pPr>
        <w:keepNext/>
        <w:spacing w:before="240"/>
        <w:jc w:val="center"/>
      </w:pPr>
      <w:r w:rsidRPr="00EE407B">
        <w:rPr>
          <w:noProof/>
        </w:rPr>
        <w:drawing>
          <wp:inline distT="0" distB="0" distL="0" distR="0" wp14:anchorId="6198389B" wp14:editId="06F8EAF0">
            <wp:extent cx="3103418" cy="3385546"/>
            <wp:effectExtent l="0" t="0" r="0" b="0"/>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pic:cNvPicPr/>
                  </pic:nvPicPr>
                  <pic:blipFill>
                    <a:blip r:embed="rId38">
                      <a:clrChange>
                        <a:clrFrom>
                          <a:srgbClr val="F9F9F9"/>
                        </a:clrFrom>
                        <a:clrTo>
                          <a:srgbClr val="F9F9F9">
                            <a:alpha val="0"/>
                          </a:srgbClr>
                        </a:clrTo>
                      </a:clrChange>
                    </a:blip>
                    <a:stretch>
                      <a:fillRect/>
                    </a:stretch>
                  </pic:blipFill>
                  <pic:spPr>
                    <a:xfrm>
                      <a:off x="0" y="0"/>
                      <a:ext cx="3119531" cy="3403124"/>
                    </a:xfrm>
                    <a:prstGeom prst="rect">
                      <a:avLst/>
                    </a:prstGeom>
                  </pic:spPr>
                </pic:pic>
              </a:graphicData>
            </a:graphic>
          </wp:inline>
        </w:drawing>
      </w:r>
    </w:p>
    <w:p w14:paraId="522E8E27" w14:textId="015D474E" w:rsidR="002E1D30" w:rsidRDefault="00CE126C" w:rsidP="00CE126C">
      <w:pPr>
        <w:pStyle w:val="Caption"/>
      </w:pPr>
      <w:bookmarkStart w:id="67" w:name="_Toc116849988"/>
      <w:r>
        <w:t xml:space="preserve">Figure </w:t>
      </w:r>
      <w:fldSimple w:instr=" SEQ Figure \* ARABIC ">
        <w:r w:rsidR="00A77005">
          <w:rPr>
            <w:noProof/>
          </w:rPr>
          <w:t>24</w:t>
        </w:r>
      </w:fldSimple>
      <w:r>
        <w:t>. A csd file that generate sound similar to a percussion flute</w:t>
      </w:r>
      <w:bookmarkEnd w:id="67"/>
    </w:p>
    <w:p w14:paraId="72DF5194" w14:textId="7C49816A" w:rsidR="00EE407B" w:rsidRDefault="00EE407B" w:rsidP="00DD60CB">
      <w:pPr>
        <w:spacing w:before="240"/>
      </w:pPr>
    </w:p>
    <w:p w14:paraId="2AF6BA04" w14:textId="77777777" w:rsidR="00EE407B" w:rsidRDefault="00EE407B" w:rsidP="00DD60CB">
      <w:pPr>
        <w:spacing w:before="240"/>
      </w:pPr>
    </w:p>
    <w:p w14:paraId="54BA7D04" w14:textId="6FC10A7C" w:rsidR="00EE407B" w:rsidRDefault="00EE407B" w:rsidP="00EE407B">
      <w:pPr>
        <w:pStyle w:val="Heading3"/>
      </w:pPr>
      <w:bookmarkStart w:id="68" w:name="_Toc116839448"/>
      <w:r>
        <w:lastRenderedPageBreak/>
        <w:t>5.5.4. WG (Wave Guided) synthesis with CSound</w:t>
      </w:r>
      <w:bookmarkEnd w:id="68"/>
    </w:p>
    <w:p w14:paraId="5BBC1A67" w14:textId="3721F6C2" w:rsidR="00252814" w:rsidRPr="00252814" w:rsidRDefault="00252814" w:rsidP="00252814">
      <w:r>
        <w:t xml:space="preserve">Apart from using FM synthesis, </w:t>
      </w:r>
      <w:r w:rsidR="007469A3">
        <w:t xml:space="preserve">there are other methods </w:t>
      </w:r>
      <w:r w:rsidR="00A8545B">
        <w:t xml:space="preserve">explored </w:t>
      </w:r>
      <w:r w:rsidR="007469A3">
        <w:t>to produce sound using wave guided synthesis. The wgclar opcode is explored here which allows us to create a tone like a clarinet, using a physical model developed from Perry Cook. The implemented csd file is shown below.</w:t>
      </w:r>
    </w:p>
    <w:p w14:paraId="0CD205C9" w14:textId="77777777" w:rsidR="00CE126C" w:rsidRDefault="007469A3" w:rsidP="00CE126C">
      <w:pPr>
        <w:keepNext/>
        <w:spacing w:before="240"/>
        <w:jc w:val="center"/>
      </w:pPr>
      <w:r w:rsidRPr="007469A3">
        <w:rPr>
          <w:noProof/>
        </w:rPr>
        <w:drawing>
          <wp:inline distT="0" distB="0" distL="0" distR="0" wp14:anchorId="018FD9C3" wp14:editId="6D829BD1">
            <wp:extent cx="4377447" cy="4544281"/>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39">
                      <a:clrChange>
                        <a:clrFrom>
                          <a:srgbClr val="F9F9F9"/>
                        </a:clrFrom>
                        <a:clrTo>
                          <a:srgbClr val="F9F9F9">
                            <a:alpha val="0"/>
                          </a:srgbClr>
                        </a:clrTo>
                      </a:clrChange>
                    </a:blip>
                    <a:stretch>
                      <a:fillRect/>
                    </a:stretch>
                  </pic:blipFill>
                  <pic:spPr>
                    <a:xfrm>
                      <a:off x="0" y="0"/>
                      <a:ext cx="4381893" cy="4548897"/>
                    </a:xfrm>
                    <a:prstGeom prst="rect">
                      <a:avLst/>
                    </a:prstGeom>
                  </pic:spPr>
                </pic:pic>
              </a:graphicData>
            </a:graphic>
          </wp:inline>
        </w:drawing>
      </w:r>
    </w:p>
    <w:p w14:paraId="51E709C5" w14:textId="16FE1FC0" w:rsidR="00F3043C" w:rsidRDefault="00CE126C" w:rsidP="00CE126C">
      <w:pPr>
        <w:pStyle w:val="Caption"/>
      </w:pPr>
      <w:bookmarkStart w:id="69" w:name="_Toc116849989"/>
      <w:r>
        <w:t xml:space="preserve">Figure </w:t>
      </w:r>
      <w:fldSimple w:instr=" SEQ Figure \* ARABIC ">
        <w:r w:rsidR="00A77005">
          <w:rPr>
            <w:noProof/>
          </w:rPr>
          <w:t>25</w:t>
        </w:r>
      </w:fldSimple>
      <w:r>
        <w:t>. A csd file that generate a sound similar to a clarinet</w:t>
      </w:r>
      <w:bookmarkEnd w:id="69"/>
    </w:p>
    <w:p w14:paraId="581690D4" w14:textId="77777777" w:rsidR="00CE126C" w:rsidRDefault="00CE126C" w:rsidP="00DD60CB">
      <w:pPr>
        <w:spacing w:before="240"/>
      </w:pPr>
    </w:p>
    <w:p w14:paraId="1AD9862B" w14:textId="42EEA401" w:rsidR="007469A3" w:rsidRDefault="00A8545B" w:rsidP="00DD60CB">
      <w:pPr>
        <w:spacing w:before="240"/>
      </w:pPr>
      <w:r>
        <w:t>The</w:t>
      </w:r>
      <w:r w:rsidR="007469A3">
        <w:t xml:space="preserve"> kfreq and kamp </w:t>
      </w:r>
      <w:r>
        <w:t>variables</w:t>
      </w:r>
      <w:r w:rsidR="007469A3">
        <w:t xml:space="preserve"> will be passed from the LibrarySound.cs</w:t>
      </w:r>
      <w:r>
        <w:t xml:space="preserve"> to control frequency and amplitude and</w:t>
      </w:r>
      <w:r w:rsidR="008F49A7">
        <w:t xml:space="preserve"> </w:t>
      </w:r>
      <w:r>
        <w:t>t</w:t>
      </w:r>
      <w:r w:rsidR="008F49A7">
        <w:t xml:space="preserve">he </w:t>
      </w:r>
      <w:r>
        <w:t>remaining</w:t>
      </w:r>
      <w:r w:rsidR="008F49A7">
        <w:t xml:space="preserve"> parameter will </w:t>
      </w:r>
      <w:r>
        <w:t>determine how would the clarinet sound.</w:t>
      </w:r>
    </w:p>
    <w:p w14:paraId="1536755D" w14:textId="77777777" w:rsidR="00A8545B" w:rsidRDefault="00A8545B" w:rsidP="00A8545B">
      <w:pPr>
        <w:pStyle w:val="Heading3"/>
      </w:pPr>
    </w:p>
    <w:p w14:paraId="13014302" w14:textId="77777777" w:rsidR="00A8545B" w:rsidRDefault="00A8545B" w:rsidP="00A8545B">
      <w:pPr>
        <w:pStyle w:val="Heading3"/>
      </w:pPr>
    </w:p>
    <w:p w14:paraId="0A8A81A7" w14:textId="65D23CF3" w:rsidR="00A8545B" w:rsidRDefault="00A8545B" w:rsidP="00A8545B">
      <w:r>
        <w:br/>
      </w:r>
    </w:p>
    <w:p w14:paraId="4D7922C6" w14:textId="3B37E05E" w:rsidR="00A8545B" w:rsidRDefault="00A8545B" w:rsidP="00A8545B"/>
    <w:p w14:paraId="33C65EBE" w14:textId="77777777" w:rsidR="00A8545B" w:rsidRDefault="00A8545B" w:rsidP="00A8545B"/>
    <w:p w14:paraId="728A633E" w14:textId="1910AF6A" w:rsidR="00A8545B" w:rsidRDefault="00A8545B" w:rsidP="00A8545B">
      <w:pPr>
        <w:pStyle w:val="Heading3"/>
      </w:pPr>
      <w:bookmarkStart w:id="70" w:name="_Toc116839449"/>
      <w:r>
        <w:lastRenderedPageBreak/>
        <w:t xml:space="preserve">5.5.5. </w:t>
      </w:r>
      <w:r w:rsidR="004F20C2">
        <w:t>Update User Interface</w:t>
      </w:r>
      <w:bookmarkEnd w:id="70"/>
    </w:p>
    <w:p w14:paraId="40D53F5A" w14:textId="46B70F67" w:rsidR="004F20C2" w:rsidRDefault="004F20C2" w:rsidP="004F20C2">
      <w:r>
        <w:t xml:space="preserve">With the implementation of Csound Library, more interfaces had been added. A new </w:t>
      </w:r>
      <w:r w:rsidR="003E6E06">
        <w:t>drop-down</w:t>
      </w:r>
      <w:r>
        <w:t xml:space="preserve"> option to select </w:t>
      </w:r>
      <w:r w:rsidR="003E6E06">
        <w:t xml:space="preserve">between the </w:t>
      </w:r>
      <w:r>
        <w:t>different Csound instrument</w:t>
      </w:r>
      <w:r w:rsidR="003E6E06">
        <w:t>s</w:t>
      </w:r>
      <w:r>
        <w:t xml:space="preserve"> is implemented. Additionally, the option to toggle between Unity default library and Csound Library is also implemented.</w:t>
      </w:r>
    </w:p>
    <w:p w14:paraId="7854FAF4" w14:textId="77777777" w:rsidR="00CE126C" w:rsidRDefault="00F32F96" w:rsidP="00CE126C">
      <w:pPr>
        <w:keepNext/>
        <w:jc w:val="center"/>
      </w:pPr>
      <w:r w:rsidRPr="00F32F96">
        <w:rPr>
          <w:noProof/>
        </w:rPr>
        <w:drawing>
          <wp:inline distT="0" distB="0" distL="0" distR="0" wp14:anchorId="5BEACAD2" wp14:editId="3AC8F642">
            <wp:extent cx="1938270" cy="2638609"/>
            <wp:effectExtent l="0" t="0" r="508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40"/>
                    <a:stretch>
                      <a:fillRect/>
                    </a:stretch>
                  </pic:blipFill>
                  <pic:spPr>
                    <a:xfrm>
                      <a:off x="0" y="0"/>
                      <a:ext cx="1949348" cy="2653690"/>
                    </a:xfrm>
                    <a:prstGeom prst="rect">
                      <a:avLst/>
                    </a:prstGeom>
                  </pic:spPr>
                </pic:pic>
              </a:graphicData>
            </a:graphic>
          </wp:inline>
        </w:drawing>
      </w:r>
    </w:p>
    <w:p w14:paraId="0E17DF7D" w14:textId="75558308" w:rsidR="00F32F96" w:rsidRDefault="00CE126C" w:rsidP="00CE126C">
      <w:pPr>
        <w:pStyle w:val="Caption"/>
      </w:pPr>
      <w:bookmarkStart w:id="71" w:name="_Toc116849990"/>
      <w:r>
        <w:t xml:space="preserve">Figure </w:t>
      </w:r>
      <w:fldSimple w:instr=" SEQ Figure \* ARABIC ">
        <w:r w:rsidR="00A77005">
          <w:rPr>
            <w:noProof/>
          </w:rPr>
          <w:t>26</w:t>
        </w:r>
      </w:fldSimple>
      <w:r>
        <w:t xml:space="preserve"> Additional User Interface for user to toggle between Unity default library and CSound library.</w:t>
      </w:r>
      <w:bookmarkEnd w:id="71"/>
    </w:p>
    <w:p w14:paraId="39A211B4" w14:textId="198DF284" w:rsidR="003E6E06" w:rsidRDefault="003E6E06" w:rsidP="003E6E06"/>
    <w:p w14:paraId="039947C1" w14:textId="77777777" w:rsidR="00693E17" w:rsidRDefault="00693E17" w:rsidP="007E6FD2">
      <w:pPr>
        <w:pStyle w:val="Heading2"/>
      </w:pPr>
      <w:bookmarkStart w:id="72" w:name="_Toc116839450"/>
    </w:p>
    <w:p w14:paraId="1B97806E" w14:textId="77777777" w:rsidR="00693E17" w:rsidRDefault="00693E17" w:rsidP="007E6FD2">
      <w:pPr>
        <w:pStyle w:val="Heading2"/>
      </w:pPr>
    </w:p>
    <w:p w14:paraId="4C6775E5" w14:textId="77777777" w:rsidR="00693E17" w:rsidRDefault="00693E17" w:rsidP="007E6FD2">
      <w:pPr>
        <w:pStyle w:val="Heading2"/>
      </w:pPr>
    </w:p>
    <w:p w14:paraId="25A17B68" w14:textId="77777777" w:rsidR="00693E17" w:rsidRDefault="00693E17" w:rsidP="007E6FD2">
      <w:pPr>
        <w:pStyle w:val="Heading2"/>
      </w:pPr>
    </w:p>
    <w:p w14:paraId="759D674D" w14:textId="3822AF07" w:rsidR="003E6E06" w:rsidRPr="004F20C2" w:rsidRDefault="003E6E06" w:rsidP="007E6FD2">
      <w:pPr>
        <w:pStyle w:val="Heading2"/>
      </w:pPr>
      <w:r>
        <w:t>5</w:t>
      </w:r>
      <w:r w:rsidR="007E6FD2">
        <w:t>.</w:t>
      </w:r>
      <w:r>
        <w:t>6 Customised Starting Frequency</w:t>
      </w:r>
      <w:bookmarkEnd w:id="72"/>
    </w:p>
    <w:p w14:paraId="03E99EF8" w14:textId="3CBE7B03" w:rsidR="0049760A" w:rsidRDefault="0049760A" w:rsidP="00A8545B">
      <w:r>
        <w:t xml:space="preserve">Currently, all instruments start from a frequency of 440Hz. This caused some instrument to sound strange. For example, a </w:t>
      </w:r>
      <w:r w:rsidR="00FE44B3">
        <w:t>Tubular</w:t>
      </w:r>
      <w:r>
        <w:t xml:space="preserve"> bell would sound strange if the frequency is below 880Hz.</w:t>
      </w:r>
    </w:p>
    <w:p w14:paraId="23CC25ED" w14:textId="6D9554DA" w:rsidR="00A8545B" w:rsidRPr="00A8545B" w:rsidRDefault="0049760A" w:rsidP="00A8545B">
      <w:r>
        <w:t>Therefore, additional code is added into the LibrarySound.cs to be able to change the starting frequency variable in UnitySoundLeap.cs, depending on the instrument that the user had selected.</w:t>
      </w:r>
    </w:p>
    <w:p w14:paraId="5D7A5ADD" w14:textId="14E533D2" w:rsidR="00F3043C" w:rsidRDefault="00F3043C" w:rsidP="00DD60CB">
      <w:pPr>
        <w:spacing w:before="240"/>
      </w:pPr>
    </w:p>
    <w:p w14:paraId="3801C63F" w14:textId="371F3940" w:rsidR="00F806B1" w:rsidRDefault="00F806B1" w:rsidP="00DD60CB">
      <w:pPr>
        <w:spacing w:before="240"/>
      </w:pPr>
    </w:p>
    <w:p w14:paraId="04320C02" w14:textId="77777777" w:rsidR="00F806B1" w:rsidRDefault="00F806B1" w:rsidP="00DD60CB">
      <w:pPr>
        <w:spacing w:before="240"/>
      </w:pPr>
    </w:p>
    <w:p w14:paraId="32210482" w14:textId="77777777" w:rsidR="00EE422C" w:rsidRPr="00EE422C" w:rsidRDefault="003A4BA3" w:rsidP="005C5141">
      <w:pPr>
        <w:pStyle w:val="Heading1"/>
      </w:pPr>
      <w:bookmarkStart w:id="73" w:name="_Toc116839451"/>
      <w:r w:rsidRPr="00ED7397">
        <w:lastRenderedPageBreak/>
        <w:t>Implementation Issue</w:t>
      </w:r>
      <w:r w:rsidR="00EE422C">
        <w:t>s</w:t>
      </w:r>
      <w:bookmarkEnd w:id="73"/>
    </w:p>
    <w:p w14:paraId="0FDB97FA" w14:textId="4598E73B" w:rsidR="00814206" w:rsidRPr="00ED7397" w:rsidRDefault="00814206" w:rsidP="005C5141">
      <w:pPr>
        <w:pStyle w:val="Heading2"/>
        <w:numPr>
          <w:ilvl w:val="1"/>
          <w:numId w:val="8"/>
        </w:numPr>
      </w:pPr>
      <w:bookmarkStart w:id="74" w:name="_Toc116839452"/>
      <w:r w:rsidRPr="00ED7397">
        <w:t>Lag Issues</w:t>
      </w:r>
      <w:bookmarkEnd w:id="74"/>
    </w:p>
    <w:p w14:paraId="44ECC969" w14:textId="5CED166A" w:rsidR="003750DC" w:rsidRPr="00ED7397" w:rsidRDefault="003750DC" w:rsidP="005C5141">
      <w:r w:rsidRPr="00ED7397">
        <w:t xml:space="preserve">Certain issues such as lags occurs when using the software, and the frame rate </w:t>
      </w:r>
      <w:r w:rsidR="00814206" w:rsidRPr="00ED7397">
        <w:t xml:space="preserve">dropped to </w:t>
      </w:r>
      <w:r w:rsidRPr="00ED7397">
        <w:t>10-20</w:t>
      </w:r>
      <w:r w:rsidR="00814206" w:rsidRPr="00ED7397">
        <w:t xml:space="preserve"> frame per seconds (FPS)</w:t>
      </w:r>
      <w:r w:rsidRPr="00ED7397">
        <w:t xml:space="preserve">. This usually happens when the </w:t>
      </w:r>
      <w:r w:rsidR="005F6841">
        <w:t>user computer</w:t>
      </w:r>
      <w:r w:rsidRPr="00ED7397">
        <w:t xml:space="preserve"> did not shutdown or restart for a few days</w:t>
      </w:r>
      <w:r w:rsidR="005F6841">
        <w:t xml:space="preserve">. </w:t>
      </w:r>
      <w:r w:rsidR="00814206" w:rsidRPr="00ED7397">
        <w:t xml:space="preserve">This is quite common even when developing games in Unity, and the fps is extremely low when the </w:t>
      </w:r>
      <w:r w:rsidR="005F6841">
        <w:t>computer</w:t>
      </w:r>
      <w:r w:rsidR="00814206" w:rsidRPr="00ED7397">
        <w:t xml:space="preserve"> had operated for a long time. This issue can be solved by restarting the </w:t>
      </w:r>
      <w:r w:rsidR="005F6841">
        <w:t>user computer</w:t>
      </w:r>
      <w:r w:rsidR="00814206" w:rsidRPr="00ED7397">
        <w:t xml:space="preserve"> and start </w:t>
      </w:r>
      <w:r w:rsidR="005F6841">
        <w:t>open the</w:t>
      </w:r>
      <w:r w:rsidR="00814206" w:rsidRPr="00ED7397">
        <w:t xml:space="preserve"> software again. This allows the software to be able to run at a normal speed o</w:t>
      </w:r>
      <w:r w:rsidR="005F6841">
        <w:t>f</w:t>
      </w:r>
      <w:r w:rsidR="00814206" w:rsidRPr="00ED7397">
        <w:t xml:space="preserve"> 200-300 fps again.</w:t>
      </w:r>
    </w:p>
    <w:p w14:paraId="1CCB250B" w14:textId="46E94E44" w:rsidR="00814206" w:rsidRPr="00ED7397" w:rsidRDefault="00814206" w:rsidP="005C5141">
      <w:pPr>
        <w:pStyle w:val="Heading2"/>
        <w:numPr>
          <w:ilvl w:val="1"/>
          <w:numId w:val="8"/>
        </w:numPr>
      </w:pPr>
      <w:bookmarkStart w:id="75" w:name="_Toc116839453"/>
      <w:r w:rsidRPr="00ED7397">
        <w:t>Hardware Issue</w:t>
      </w:r>
      <w:bookmarkEnd w:id="75"/>
    </w:p>
    <w:p w14:paraId="4D7A781D" w14:textId="368925C0" w:rsidR="00814206" w:rsidRPr="00ED7397" w:rsidRDefault="00814206" w:rsidP="005C5141">
      <w:r w:rsidRPr="00ED7397">
        <w:t xml:space="preserve">Occasionally, the leap motion will </w:t>
      </w:r>
      <w:r w:rsidR="0076499D" w:rsidRPr="00ED7397">
        <w:t xml:space="preserve">stop working when the software is developing and testing with Unity. The leap motion controller is not able to track anything and lose its connection. Plugging out and plugging in the leap motion controller would not solve the problem. The only solution is to restart Unity again and the leap motion controller can </w:t>
      </w:r>
      <w:r w:rsidR="001F6A14" w:rsidRPr="00ED7397">
        <w:t xml:space="preserve">then </w:t>
      </w:r>
      <w:r w:rsidR="0076499D" w:rsidRPr="00ED7397">
        <w:t>be connected once again.</w:t>
      </w:r>
    </w:p>
    <w:p w14:paraId="24943174" w14:textId="603CC868" w:rsidR="005F6841" w:rsidRDefault="005F6841" w:rsidP="005C5141"/>
    <w:p w14:paraId="16E131FF" w14:textId="5847D2E9" w:rsidR="000C494F" w:rsidRDefault="000C494F" w:rsidP="005C5141"/>
    <w:p w14:paraId="5673153A" w14:textId="52C59645" w:rsidR="000C494F" w:rsidRDefault="000C494F" w:rsidP="005C5141"/>
    <w:p w14:paraId="0122BD25" w14:textId="62656792" w:rsidR="000C494F" w:rsidRDefault="000C494F" w:rsidP="005C5141"/>
    <w:p w14:paraId="67432C2C" w14:textId="29921207" w:rsidR="007A38E0" w:rsidRDefault="007A38E0" w:rsidP="005C5141"/>
    <w:p w14:paraId="63CA6D62" w14:textId="67D33672" w:rsidR="007A38E0" w:rsidRDefault="007A38E0" w:rsidP="005C5141"/>
    <w:p w14:paraId="2CDC9832" w14:textId="25C77568" w:rsidR="007A38E0" w:rsidRDefault="007A38E0" w:rsidP="005C5141"/>
    <w:p w14:paraId="6FEFD5F1" w14:textId="5EEF8379" w:rsidR="007A38E0" w:rsidRDefault="007A38E0" w:rsidP="005C5141"/>
    <w:p w14:paraId="25939BCA" w14:textId="2ACC5E44" w:rsidR="007A38E0" w:rsidRDefault="007A38E0" w:rsidP="005C5141"/>
    <w:p w14:paraId="7D490DEC" w14:textId="76A811EA" w:rsidR="007A38E0" w:rsidRDefault="007A38E0" w:rsidP="005C5141"/>
    <w:p w14:paraId="28C42F87" w14:textId="096008B7" w:rsidR="007A38E0" w:rsidRDefault="007A38E0" w:rsidP="005C5141"/>
    <w:p w14:paraId="443B1093" w14:textId="28F7A4CE" w:rsidR="007A38E0" w:rsidRDefault="007A38E0" w:rsidP="005C5141"/>
    <w:p w14:paraId="3F7A3EAA" w14:textId="4FC2D2B4" w:rsidR="007A38E0" w:rsidRDefault="007A38E0" w:rsidP="005C5141"/>
    <w:p w14:paraId="001A2028" w14:textId="05504D11" w:rsidR="007A38E0" w:rsidRDefault="007A38E0" w:rsidP="005C5141"/>
    <w:p w14:paraId="69FC1EA0" w14:textId="07CF5C20" w:rsidR="007A38E0" w:rsidRDefault="007A38E0" w:rsidP="007A38E0">
      <w:pPr>
        <w:pStyle w:val="Heading1"/>
      </w:pPr>
      <w:bookmarkStart w:id="76" w:name="_Toc116839454"/>
      <w:r>
        <w:lastRenderedPageBreak/>
        <w:t xml:space="preserve">Performance </w:t>
      </w:r>
      <w:r w:rsidR="003900F6">
        <w:t>Measurement</w:t>
      </w:r>
      <w:bookmarkEnd w:id="76"/>
    </w:p>
    <w:p w14:paraId="4C4AD536" w14:textId="148CA134" w:rsidR="007A38E0" w:rsidRDefault="007A38E0" w:rsidP="007A38E0">
      <w:r>
        <w:t xml:space="preserve">Csound library proved to be successfully to be able to generate </w:t>
      </w:r>
      <w:r w:rsidR="003900F6">
        <w:t xml:space="preserve">a more variety </w:t>
      </w:r>
      <w:r w:rsidR="00FE44B3">
        <w:t xml:space="preserve">of </w:t>
      </w:r>
      <w:r>
        <w:t xml:space="preserve">sound in Unity. </w:t>
      </w:r>
      <w:r w:rsidR="003900F6">
        <w:t>However,</w:t>
      </w:r>
      <w:r>
        <w:t xml:space="preserve"> using an external library would introduce additional latency</w:t>
      </w:r>
      <w:r w:rsidR="003900F6">
        <w:t>, therefore we aimed to investigate how much additional latency is introduced.</w:t>
      </w:r>
    </w:p>
    <w:p w14:paraId="063DBF71" w14:textId="62B69E18" w:rsidR="003900F6" w:rsidRDefault="00E336A6" w:rsidP="003900F6">
      <w:pPr>
        <w:pStyle w:val="Heading2"/>
        <w:numPr>
          <w:ilvl w:val="1"/>
          <w:numId w:val="8"/>
        </w:numPr>
      </w:pPr>
      <w:bookmarkStart w:id="77" w:name="_Toc116839455"/>
      <w:r>
        <w:t>Procedures for m</w:t>
      </w:r>
      <w:r w:rsidR="003900F6">
        <w:t>easur</w:t>
      </w:r>
      <w:r>
        <w:t>ing</w:t>
      </w:r>
      <w:r w:rsidR="003900F6">
        <w:t xml:space="preserve"> performance</w:t>
      </w:r>
      <w:bookmarkEnd w:id="77"/>
    </w:p>
    <w:p w14:paraId="001D865E" w14:textId="74FC25E5" w:rsidR="000C494F" w:rsidRDefault="00E336A6" w:rsidP="005C5141">
      <w:r w:rsidRPr="00E336A6">
        <w:t>An experiment is conducted to assess</w:t>
      </w:r>
      <w:r>
        <w:t xml:space="preserve"> the</w:t>
      </w:r>
      <w:r w:rsidRPr="00E336A6">
        <w:t xml:space="preserve"> performance with BPM</w:t>
      </w:r>
      <w:r>
        <w:t>(beat per minutes)</w:t>
      </w:r>
      <w:r w:rsidRPr="00E336A6">
        <w:t xml:space="preserve"> as the primary determinant.  The song,</w:t>
      </w:r>
      <w:r>
        <w:t xml:space="preserve"> ‘T</w:t>
      </w:r>
      <w:r w:rsidRPr="00E336A6">
        <w:t xml:space="preserve">winkle </w:t>
      </w:r>
      <w:r>
        <w:t>T</w:t>
      </w:r>
      <w:r w:rsidRPr="00E336A6">
        <w:t xml:space="preserve">winkle </w:t>
      </w:r>
      <w:r>
        <w:t>L</w:t>
      </w:r>
      <w:r w:rsidRPr="00E336A6">
        <w:t xml:space="preserve">ittle </w:t>
      </w:r>
      <w:r>
        <w:t>S</w:t>
      </w:r>
      <w:r w:rsidRPr="00E336A6">
        <w:t>tar’ is composed using Garage Band with an iPad. The soundtrack can be looped in Garage Band at the desired tempo. The tempo is initially set to 150. We used the Unity default OnAudioFilterRead() function to play along with the soundtrack from the garage band. Each time we can play along with the garage band soundtrack, the tempo will increased by ten.</w:t>
      </w:r>
    </w:p>
    <w:p w14:paraId="1AF9075E" w14:textId="3EE6951F" w:rsidR="00E336A6" w:rsidRDefault="00E336A6" w:rsidP="005C5141">
      <w:r w:rsidRPr="00E336A6">
        <w:t xml:space="preserve">This continues until our software's latency caused it to </w:t>
      </w:r>
      <w:r>
        <w:t>be</w:t>
      </w:r>
      <w:r w:rsidRPr="00E336A6">
        <w:t xml:space="preserve"> unable to keep up with the pace</w:t>
      </w:r>
      <w:r>
        <w:t xml:space="preserve">. </w:t>
      </w:r>
      <w:r w:rsidRPr="00E336A6">
        <w:t>The</w:t>
      </w:r>
      <w:r>
        <w:t xml:space="preserve"> highest tempo will be recorded, and the</w:t>
      </w:r>
      <w:r w:rsidRPr="00E336A6">
        <w:t xml:space="preserve"> experiment will then be repeated using the CSound Library</w:t>
      </w:r>
      <w:r>
        <w:t>.</w:t>
      </w:r>
    </w:p>
    <w:p w14:paraId="2EF38D12" w14:textId="77777777" w:rsidR="00054D93" w:rsidRDefault="00054D93" w:rsidP="005C5141"/>
    <w:p w14:paraId="1251B12E" w14:textId="5077B7F7" w:rsidR="00E336A6" w:rsidRDefault="00E336A6" w:rsidP="00E336A6">
      <w:pPr>
        <w:pStyle w:val="Heading2"/>
        <w:numPr>
          <w:ilvl w:val="1"/>
          <w:numId w:val="8"/>
        </w:numPr>
      </w:pPr>
      <w:bookmarkStart w:id="78" w:name="_Toc116839456"/>
      <w:r>
        <w:t>Results of performance between Unity default library and Csound library</w:t>
      </w:r>
      <w:bookmarkEnd w:id="78"/>
    </w:p>
    <w:p w14:paraId="1BD96310" w14:textId="7DBA189A" w:rsidR="00054D93" w:rsidRDefault="00054D93" w:rsidP="00054D93"/>
    <w:p w14:paraId="674ECA33" w14:textId="54AFE2EA" w:rsidR="00054D93" w:rsidRDefault="00054D93" w:rsidP="00054D93"/>
    <w:p w14:paraId="7AA1036C" w14:textId="0E0D2CF7" w:rsidR="00054D93" w:rsidRDefault="00054D93" w:rsidP="00054D93"/>
    <w:p w14:paraId="2A82B468" w14:textId="734FC7DB" w:rsidR="00054D93" w:rsidRDefault="00054D93" w:rsidP="00054D93"/>
    <w:p w14:paraId="56B300BD" w14:textId="2C3026F5" w:rsidR="00054D93" w:rsidRDefault="00054D93" w:rsidP="00054D93"/>
    <w:p w14:paraId="4E5345BE" w14:textId="6BA76176" w:rsidR="00054D93" w:rsidRDefault="00054D93" w:rsidP="00054D93"/>
    <w:p w14:paraId="0F52EB19" w14:textId="7B11E20A" w:rsidR="00054D93" w:rsidRDefault="00054D93" w:rsidP="00054D93"/>
    <w:p w14:paraId="7819902B" w14:textId="07BCA940" w:rsidR="00054D93" w:rsidRDefault="00054D93" w:rsidP="00054D93"/>
    <w:p w14:paraId="6BB5B7D1" w14:textId="3559B647" w:rsidR="00054D93" w:rsidRDefault="00054D93" w:rsidP="00054D93"/>
    <w:p w14:paraId="4DB28441" w14:textId="54888FDF" w:rsidR="00054D93" w:rsidRDefault="00054D93" w:rsidP="00054D93"/>
    <w:p w14:paraId="16044B2F" w14:textId="3DC51680" w:rsidR="00054D93" w:rsidRDefault="00054D93" w:rsidP="00054D93"/>
    <w:p w14:paraId="6AF6148C" w14:textId="7A343C75" w:rsidR="000C494F" w:rsidRDefault="000C494F" w:rsidP="005C5141"/>
    <w:p w14:paraId="41005455" w14:textId="769A8DE6" w:rsidR="000C494F" w:rsidRDefault="000C494F" w:rsidP="005C5141"/>
    <w:p w14:paraId="2242B508" w14:textId="77777777" w:rsidR="000C494F" w:rsidRPr="005F6841" w:rsidRDefault="000C494F" w:rsidP="005C5141"/>
    <w:p w14:paraId="2278F743" w14:textId="7ABB1EFB" w:rsidR="00EE422C" w:rsidRDefault="003A4BA3" w:rsidP="005C5141">
      <w:pPr>
        <w:pStyle w:val="Heading1"/>
      </w:pPr>
      <w:bookmarkStart w:id="79" w:name="_Toc116839457"/>
      <w:r w:rsidRPr="00ED7397">
        <w:lastRenderedPageBreak/>
        <w:t>Conclusion</w:t>
      </w:r>
      <w:bookmarkEnd w:id="79"/>
    </w:p>
    <w:p w14:paraId="15BCFA68" w14:textId="5A33D21B" w:rsidR="005F65FF" w:rsidRDefault="004A5DD6" w:rsidP="005C5141">
      <w:r>
        <w:t>In conclusion, i</w:t>
      </w:r>
      <w:r w:rsidR="000C494F">
        <w:t xml:space="preserve">t </w:t>
      </w:r>
      <w:r>
        <w:t xml:space="preserve">is proven that we can replicate past project with Unity successfully without </w:t>
      </w:r>
      <w:r w:rsidR="00A8036A">
        <w:t xml:space="preserve">producing any audio flaws such as </w:t>
      </w:r>
      <w:r>
        <w:t>static noise and popping sound.</w:t>
      </w:r>
      <w:r w:rsidR="00A8036A">
        <w:t xml:space="preserve"> We also had successfully integrating Csound library</w:t>
      </w:r>
      <w:r>
        <w:t xml:space="preserve"> </w:t>
      </w:r>
      <w:r w:rsidR="00A8036A">
        <w:t>and introduced more variety of sound to be played. Even though implementing Csound had cause additional delay, it is non-negligible enough to be heard. The team will continue to tune the different parameters in the existing .csd file, as well as exploring more opcodes in Csound to generate more variety of sound.</w:t>
      </w:r>
    </w:p>
    <w:p w14:paraId="2A771BA5" w14:textId="366C494E" w:rsidR="005F6841" w:rsidRDefault="005F6841" w:rsidP="005C5141"/>
    <w:p w14:paraId="7345104C" w14:textId="3B8F2115" w:rsidR="005F6841" w:rsidRDefault="005F6841" w:rsidP="005C5141"/>
    <w:p w14:paraId="7CF4E4A3" w14:textId="59F44264" w:rsidR="005F6841" w:rsidRDefault="005F6841" w:rsidP="005C5141"/>
    <w:p w14:paraId="0AA3D5DE" w14:textId="4A504977" w:rsidR="005F6841" w:rsidRDefault="005F6841" w:rsidP="005C5141"/>
    <w:p w14:paraId="051F2D54" w14:textId="181AB3DA" w:rsidR="005F6841" w:rsidRDefault="005F6841" w:rsidP="005C5141"/>
    <w:p w14:paraId="53727ED9" w14:textId="6A791DB3" w:rsidR="005F6841" w:rsidRDefault="005F6841" w:rsidP="005C5141"/>
    <w:p w14:paraId="4375582F" w14:textId="77777777" w:rsidR="005F6841" w:rsidRPr="00ED7397" w:rsidRDefault="005F6841" w:rsidP="005C5141"/>
    <w:p w14:paraId="248640DA" w14:textId="7D2A51BB" w:rsidR="00D075CA" w:rsidRDefault="00D075CA" w:rsidP="005C5141"/>
    <w:p w14:paraId="5B8E7156" w14:textId="029EDA92" w:rsidR="00401CA4" w:rsidRDefault="00401CA4" w:rsidP="005C5141"/>
    <w:p w14:paraId="2333BCDA" w14:textId="12E0B850" w:rsidR="00401CA4" w:rsidRDefault="00401CA4" w:rsidP="005C5141"/>
    <w:p w14:paraId="520B999F" w14:textId="22114A52" w:rsidR="00401CA4" w:rsidRDefault="00401CA4" w:rsidP="005C5141"/>
    <w:p w14:paraId="0C5CF24D" w14:textId="64C82486" w:rsidR="00401CA4" w:rsidRDefault="00401CA4" w:rsidP="005C5141"/>
    <w:p w14:paraId="6D2E1D7E" w14:textId="1D2E4B6F" w:rsidR="00401CA4" w:rsidRDefault="00401CA4" w:rsidP="005C5141"/>
    <w:p w14:paraId="1410A117" w14:textId="5D00B8EF" w:rsidR="00401CA4" w:rsidRDefault="00401CA4" w:rsidP="005C5141"/>
    <w:p w14:paraId="7FC390E5" w14:textId="0C9AACDC" w:rsidR="00401CA4" w:rsidRDefault="00401CA4" w:rsidP="005C5141"/>
    <w:p w14:paraId="24E63D94" w14:textId="2FD51F73" w:rsidR="00401CA4" w:rsidRDefault="00401CA4" w:rsidP="005C5141"/>
    <w:p w14:paraId="1E243999" w14:textId="6EC26C9C" w:rsidR="00401CA4" w:rsidRDefault="00401CA4" w:rsidP="005C5141"/>
    <w:p w14:paraId="33CD8832" w14:textId="6EEEB2D0" w:rsidR="00401CA4" w:rsidRDefault="00401CA4" w:rsidP="005C5141"/>
    <w:p w14:paraId="564ECECC" w14:textId="77777777" w:rsidR="00401CA4" w:rsidRDefault="00401CA4" w:rsidP="005C5141"/>
    <w:p w14:paraId="37451AFD" w14:textId="28603E0E" w:rsidR="00D075CA" w:rsidRDefault="00D075CA" w:rsidP="005C5141"/>
    <w:p w14:paraId="0F395FAD" w14:textId="5E3A5700" w:rsidR="00401CA4" w:rsidRPr="00F3239F" w:rsidRDefault="00401CA4" w:rsidP="005C5141">
      <w:pPr>
        <w:pStyle w:val="Heading1"/>
      </w:pPr>
      <w:bookmarkStart w:id="80" w:name="_Toc116839458"/>
      <w:r w:rsidRPr="00F3239F">
        <w:lastRenderedPageBreak/>
        <w:t>Reference</w:t>
      </w:r>
      <w:r w:rsidR="00956968" w:rsidRPr="00F3239F">
        <w:t>s</w:t>
      </w:r>
      <w:bookmarkEnd w:id="80"/>
    </w:p>
    <w:p w14:paraId="6C0AAEB4" w14:textId="77777777" w:rsidR="004163D6" w:rsidRPr="004163D6" w:rsidRDefault="00D075CA" w:rsidP="004163D6">
      <w:pPr>
        <w:pStyle w:val="EndNoteBibliography"/>
        <w:spacing w:after="0"/>
        <w:ind w:left="720" w:hanging="720"/>
      </w:pPr>
      <w:r w:rsidRPr="00F3239F">
        <w:fldChar w:fldCharType="begin"/>
      </w:r>
      <w:r w:rsidRPr="00F3239F">
        <w:instrText xml:space="preserve"> ADDIN EN.REFLIST </w:instrText>
      </w:r>
      <w:r w:rsidRPr="00F3239F">
        <w:fldChar w:fldCharType="separate"/>
      </w:r>
      <w:r w:rsidR="004163D6" w:rsidRPr="004163D6">
        <w:t>[1]</w:t>
      </w:r>
      <w:r w:rsidR="004163D6" w:rsidRPr="004163D6">
        <w:tab/>
        <w:t>K. Mathew, "Strange Vibrations: The Evolution of the Theremin," 2019.</w:t>
      </w:r>
    </w:p>
    <w:p w14:paraId="6CCE9620" w14:textId="7ED1D1DA" w:rsidR="004163D6" w:rsidRPr="004163D6" w:rsidRDefault="004163D6" w:rsidP="004163D6">
      <w:pPr>
        <w:pStyle w:val="EndNoteBibliography"/>
        <w:spacing w:after="0"/>
        <w:ind w:left="720" w:hanging="720"/>
      </w:pPr>
      <w:r w:rsidRPr="004163D6">
        <w:t>[2]</w:t>
      </w:r>
      <w:r w:rsidRPr="004163D6">
        <w:tab/>
        <w:t xml:space="preserve">UltraLeap. "How Hand Tracking Works." </w:t>
      </w:r>
      <w:hyperlink r:id="rId41" w:history="1">
        <w:r w:rsidRPr="004163D6">
          <w:rPr>
            <w:rStyle w:val="Hyperlink"/>
          </w:rPr>
          <w:t>https://www.ultraleap.com/company/news/blog/how-hand-tracking-works/</w:t>
        </w:r>
      </w:hyperlink>
      <w:r w:rsidRPr="004163D6">
        <w:t xml:space="preserve"> (accessed 22 August 2022, 2022).</w:t>
      </w:r>
    </w:p>
    <w:p w14:paraId="42D1A977" w14:textId="27DD6F19" w:rsidR="004163D6" w:rsidRPr="004163D6" w:rsidRDefault="004163D6" w:rsidP="004163D6">
      <w:pPr>
        <w:pStyle w:val="EndNoteBibliography"/>
        <w:spacing w:after="0"/>
        <w:ind w:left="720" w:hanging="720"/>
      </w:pPr>
      <w:r w:rsidRPr="004163D6">
        <w:t>[3]</w:t>
      </w:r>
      <w:r w:rsidRPr="004163D6">
        <w:tab/>
        <w:t xml:space="preserve">T. World. "Theremins and Theremin Kits." </w:t>
      </w:r>
      <w:hyperlink r:id="rId42" w:history="1">
        <w:r w:rsidRPr="004163D6">
          <w:rPr>
            <w:rStyle w:val="Hyperlink"/>
          </w:rPr>
          <w:t>http://www.thereminworld.com/theremin-store</w:t>
        </w:r>
      </w:hyperlink>
      <w:r w:rsidRPr="004163D6">
        <w:t xml:space="preserve"> (accessed.</w:t>
      </w:r>
    </w:p>
    <w:p w14:paraId="35EAA260" w14:textId="7D990721" w:rsidR="004163D6" w:rsidRPr="004163D6" w:rsidRDefault="004163D6" w:rsidP="004163D6">
      <w:pPr>
        <w:pStyle w:val="EndNoteBibliography"/>
        <w:spacing w:after="0"/>
        <w:ind w:left="720" w:hanging="720"/>
      </w:pPr>
      <w:r w:rsidRPr="004163D6">
        <w:t>[4]</w:t>
      </w:r>
      <w:r w:rsidRPr="004163D6">
        <w:tab/>
        <w:t xml:space="preserve">D. Heaney. "Ultraleap Gemini Impressions: Great Hand Tracking Is Coming Soon." </w:t>
      </w:r>
      <w:hyperlink r:id="rId43" w:anchor=":~:text=By%202019%20even%20AltSpace%20dropped,egg%20problem%20of%20input%20accessories" w:history="1">
        <w:r w:rsidRPr="004163D6">
          <w:rPr>
            <w:rStyle w:val="Hyperlink"/>
          </w:rPr>
          <w:t>https://uploadvr.com/ces-ultraleap-gemini-hand-tracking/#:~:text=By%202019%20even%20AltSpace%20dropped,egg%20problem%20of%20input%20accessories</w:t>
        </w:r>
      </w:hyperlink>
      <w:r w:rsidRPr="004163D6">
        <w:t>. (accessed 21 August 2022, 2022).</w:t>
      </w:r>
    </w:p>
    <w:p w14:paraId="6AABA8F4" w14:textId="2E92B8ED" w:rsidR="004163D6" w:rsidRPr="004163D6" w:rsidRDefault="004163D6" w:rsidP="004163D6">
      <w:pPr>
        <w:pStyle w:val="EndNoteBibliography"/>
        <w:ind w:left="720" w:hanging="720"/>
      </w:pPr>
      <w:r w:rsidRPr="004163D6">
        <w:t>[5]</w:t>
      </w:r>
      <w:r w:rsidRPr="004163D6">
        <w:tab/>
        <w:t xml:space="preserve">U. Technologies. "Unity Documentation." </w:t>
      </w:r>
      <w:hyperlink r:id="rId44" w:history="1">
        <w:r w:rsidRPr="004163D6">
          <w:rPr>
            <w:rStyle w:val="Hyperlink"/>
          </w:rPr>
          <w:t>https://docs.unity3d.com/ScriptReference/MonoBehaviour.OnAudioFilterRead.html</w:t>
        </w:r>
      </w:hyperlink>
      <w:r w:rsidRPr="004163D6">
        <w:t xml:space="preserve"> (</w:t>
      </w:r>
      <w:r>
        <w:t>A</w:t>
      </w:r>
      <w:r w:rsidRPr="004163D6">
        <w:t>ccessed 16-10-2022</w:t>
      </w:r>
      <w:r>
        <w:t>)</w:t>
      </w:r>
      <w:r w:rsidRPr="004163D6">
        <w:t>.</w:t>
      </w:r>
    </w:p>
    <w:p w14:paraId="404272BF" w14:textId="05640F4D" w:rsidR="003A4BA3" w:rsidRPr="00ED7397" w:rsidRDefault="00D075CA" w:rsidP="005C5141">
      <w:r w:rsidRPr="00F3239F">
        <w:fldChar w:fldCharType="end"/>
      </w:r>
    </w:p>
    <w:p w14:paraId="528D7D46" w14:textId="77777777" w:rsidR="00E51BDB" w:rsidRPr="00ED7397" w:rsidRDefault="00E51BDB" w:rsidP="005C5141"/>
    <w:p w14:paraId="04495E06" w14:textId="4D44BC6C" w:rsidR="00FB0B47" w:rsidRPr="00ED7397" w:rsidRDefault="00FB0B47" w:rsidP="005C5141"/>
    <w:sectPr w:rsidR="00FB0B47" w:rsidRPr="00ED7397" w:rsidSect="00D9041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76941" w14:textId="77777777" w:rsidR="00BA60E6" w:rsidRDefault="00BA60E6" w:rsidP="007E6FD2">
      <w:pPr>
        <w:spacing w:after="0" w:line="240" w:lineRule="auto"/>
      </w:pPr>
      <w:r>
        <w:separator/>
      </w:r>
    </w:p>
  </w:endnote>
  <w:endnote w:type="continuationSeparator" w:id="0">
    <w:p w14:paraId="31D51A4F" w14:textId="77777777" w:rsidR="00BA60E6" w:rsidRDefault="00BA60E6" w:rsidP="007E6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scadia Mono">
    <w:panose1 w:val="020B0609020000020004"/>
    <w:charset w:val="00"/>
    <w:family w:val="modern"/>
    <w:pitch w:val="fixed"/>
    <w:sig w:usb0="A1002AFF" w:usb1="4000F9FB" w:usb2="00040000"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99701" w14:textId="77777777" w:rsidR="00BA60E6" w:rsidRDefault="00BA60E6" w:rsidP="007E6FD2">
      <w:pPr>
        <w:spacing w:after="0" w:line="240" w:lineRule="auto"/>
      </w:pPr>
      <w:r>
        <w:separator/>
      </w:r>
    </w:p>
  </w:footnote>
  <w:footnote w:type="continuationSeparator" w:id="0">
    <w:p w14:paraId="679A7C5F" w14:textId="77777777" w:rsidR="00BA60E6" w:rsidRDefault="00BA60E6" w:rsidP="007E6F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2DD"/>
    <w:multiLevelType w:val="hybridMultilevel"/>
    <w:tmpl w:val="EF7CFC3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DD812A6"/>
    <w:multiLevelType w:val="hybridMultilevel"/>
    <w:tmpl w:val="41E0B9CC"/>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2F742159"/>
    <w:multiLevelType w:val="hybridMultilevel"/>
    <w:tmpl w:val="90EAD0AE"/>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5217DFD"/>
    <w:multiLevelType w:val="hybridMultilevel"/>
    <w:tmpl w:val="88CA51B4"/>
    <w:lvl w:ilvl="0" w:tplc="BB4CED12">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959505E"/>
    <w:multiLevelType w:val="multilevel"/>
    <w:tmpl w:val="B05891FE"/>
    <w:lvl w:ilvl="0">
      <w:start w:val="1"/>
      <w:numFmt w:val="decimal"/>
      <w:lvlText w:val="%1."/>
      <w:lvlJc w:val="left"/>
      <w:pPr>
        <w:ind w:left="720" w:hanging="360"/>
      </w:pPr>
      <w:rPr>
        <w:rFonts w:hint="default"/>
      </w:rPr>
    </w:lvl>
    <w:lvl w:ilvl="1">
      <w:start w:val="5"/>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41D414F4"/>
    <w:multiLevelType w:val="multilevel"/>
    <w:tmpl w:val="6B3A1D9C"/>
    <w:lvl w:ilvl="0">
      <w:start w:val="1"/>
      <w:numFmt w:val="decimal"/>
      <w:pStyle w:val="Heading1"/>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75E1E28"/>
    <w:multiLevelType w:val="hybridMultilevel"/>
    <w:tmpl w:val="C492B73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04F22A8"/>
    <w:multiLevelType w:val="hybridMultilevel"/>
    <w:tmpl w:val="7E1A39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5947537A"/>
    <w:multiLevelType w:val="hybridMultilevel"/>
    <w:tmpl w:val="FA56446E"/>
    <w:lvl w:ilvl="0" w:tplc="FFCCBEE6">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15:restartNumberingAfterBreak="0">
    <w:nsid w:val="657A5803"/>
    <w:multiLevelType w:val="hybridMultilevel"/>
    <w:tmpl w:val="882692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65EF4A95"/>
    <w:multiLevelType w:val="hybridMultilevel"/>
    <w:tmpl w:val="E0B06FF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689E3BBB"/>
    <w:multiLevelType w:val="hybridMultilevel"/>
    <w:tmpl w:val="8F460CA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8CA582E"/>
    <w:multiLevelType w:val="hybridMultilevel"/>
    <w:tmpl w:val="6E2AC7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78035E73"/>
    <w:multiLevelType w:val="hybridMultilevel"/>
    <w:tmpl w:val="3768E4CC"/>
    <w:lvl w:ilvl="0" w:tplc="83D056B8">
      <w:start w:val="5"/>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796416308">
    <w:abstractNumId w:val="3"/>
  </w:num>
  <w:num w:numId="2" w16cid:durableId="502088016">
    <w:abstractNumId w:val="2"/>
  </w:num>
  <w:num w:numId="3" w16cid:durableId="634023245">
    <w:abstractNumId w:val="10"/>
  </w:num>
  <w:num w:numId="4" w16cid:durableId="1110466853">
    <w:abstractNumId w:val="1"/>
  </w:num>
  <w:num w:numId="5" w16cid:durableId="1262959144">
    <w:abstractNumId w:val="6"/>
  </w:num>
  <w:num w:numId="6" w16cid:durableId="1362896507">
    <w:abstractNumId w:val="8"/>
  </w:num>
  <w:num w:numId="7" w16cid:durableId="1788349736">
    <w:abstractNumId w:val="11"/>
  </w:num>
  <w:num w:numId="8" w16cid:durableId="1924873211">
    <w:abstractNumId w:val="5"/>
  </w:num>
  <w:num w:numId="9" w16cid:durableId="976254986">
    <w:abstractNumId w:val="5"/>
    <w:lvlOverride w:ilvl="0">
      <w:startOverride w:val="1"/>
    </w:lvlOverride>
  </w:num>
  <w:num w:numId="10" w16cid:durableId="6706471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0076219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640523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829284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549296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834115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7295678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3374630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6880715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6087070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87496281">
    <w:abstractNumId w:val="5"/>
    <w:lvlOverride w:ilvl="0">
      <w:startOverride w:val="5"/>
    </w:lvlOverride>
    <w:lvlOverride w:ilvl="1">
      <w:startOverride w:val="2"/>
    </w:lvlOverride>
    <w:lvlOverride w:ilvl="2">
      <w:startOverride w:val="2"/>
    </w:lvlOverride>
  </w:num>
  <w:num w:numId="21" w16cid:durableId="398480014">
    <w:abstractNumId w:val="5"/>
    <w:lvlOverride w:ilvl="0">
      <w:startOverride w:val="5"/>
    </w:lvlOverride>
    <w:lvlOverride w:ilvl="1">
      <w:startOverride w:val="2"/>
    </w:lvlOverride>
    <w:lvlOverride w:ilvl="2">
      <w:startOverride w:val="3"/>
    </w:lvlOverride>
  </w:num>
  <w:num w:numId="22" w16cid:durableId="1427073054">
    <w:abstractNumId w:val="5"/>
    <w:lvlOverride w:ilvl="0">
      <w:startOverride w:val="5"/>
    </w:lvlOverride>
    <w:lvlOverride w:ilvl="1">
      <w:startOverride w:val="2"/>
    </w:lvlOverride>
    <w:lvlOverride w:ilvl="2">
      <w:startOverride w:val="3"/>
    </w:lvlOverride>
  </w:num>
  <w:num w:numId="23" w16cid:durableId="1066420922">
    <w:abstractNumId w:val="4"/>
  </w:num>
  <w:num w:numId="24" w16cid:durableId="575669302">
    <w:abstractNumId w:val="13"/>
  </w:num>
  <w:num w:numId="25" w16cid:durableId="1924021964">
    <w:abstractNumId w:val="7"/>
  </w:num>
  <w:num w:numId="26" w16cid:durableId="1517697276">
    <w:abstractNumId w:val="12"/>
  </w:num>
  <w:num w:numId="27" w16cid:durableId="1280453793">
    <w:abstractNumId w:val="9"/>
  </w:num>
  <w:num w:numId="28" w16cid:durableId="4659737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x2v0fztawwve2ppg5z5zwxd9pzzp0pfe0&quot;&gt;My EndNote Library&lt;record-ids&gt;&lt;item&gt;3&lt;/item&gt;&lt;item&gt;4&lt;/item&gt;&lt;item&gt;5&lt;/item&gt;&lt;item&gt;6&lt;/item&gt;&lt;item&gt;8&lt;/item&gt;&lt;/record-ids&gt;&lt;/item&gt;&lt;/Libraries&gt;"/>
  </w:docVars>
  <w:rsids>
    <w:rsidRoot w:val="008417C7"/>
    <w:rsid w:val="0000581A"/>
    <w:rsid w:val="00026DE3"/>
    <w:rsid w:val="00054D93"/>
    <w:rsid w:val="00061C9F"/>
    <w:rsid w:val="000848DF"/>
    <w:rsid w:val="0009490B"/>
    <w:rsid w:val="000A12AA"/>
    <w:rsid w:val="000B6131"/>
    <w:rsid w:val="000C2E9A"/>
    <w:rsid w:val="000C494F"/>
    <w:rsid w:val="000E68E7"/>
    <w:rsid w:val="00112167"/>
    <w:rsid w:val="00120AE5"/>
    <w:rsid w:val="00156155"/>
    <w:rsid w:val="00171EF9"/>
    <w:rsid w:val="00183F18"/>
    <w:rsid w:val="001B05B8"/>
    <w:rsid w:val="001B4EB1"/>
    <w:rsid w:val="001C63AC"/>
    <w:rsid w:val="001E79FF"/>
    <w:rsid w:val="001F6A14"/>
    <w:rsid w:val="00201F1F"/>
    <w:rsid w:val="00203F9E"/>
    <w:rsid w:val="00210456"/>
    <w:rsid w:val="002132FE"/>
    <w:rsid w:val="002466F0"/>
    <w:rsid w:val="00252814"/>
    <w:rsid w:val="002550CC"/>
    <w:rsid w:val="0025549C"/>
    <w:rsid w:val="002648B4"/>
    <w:rsid w:val="002651D4"/>
    <w:rsid w:val="00270709"/>
    <w:rsid w:val="00271188"/>
    <w:rsid w:val="002724AE"/>
    <w:rsid w:val="0027650F"/>
    <w:rsid w:val="0028539A"/>
    <w:rsid w:val="002A1B5A"/>
    <w:rsid w:val="002C4C96"/>
    <w:rsid w:val="002D6362"/>
    <w:rsid w:val="002E1D30"/>
    <w:rsid w:val="00311D58"/>
    <w:rsid w:val="003243A3"/>
    <w:rsid w:val="0032643B"/>
    <w:rsid w:val="00355581"/>
    <w:rsid w:val="00374FDC"/>
    <w:rsid w:val="003750DC"/>
    <w:rsid w:val="003803BA"/>
    <w:rsid w:val="003900F6"/>
    <w:rsid w:val="003A4BA3"/>
    <w:rsid w:val="003A612B"/>
    <w:rsid w:val="003C1D18"/>
    <w:rsid w:val="003C334F"/>
    <w:rsid w:val="003D0B57"/>
    <w:rsid w:val="003D5AE1"/>
    <w:rsid w:val="003D7C22"/>
    <w:rsid w:val="003E14F7"/>
    <w:rsid w:val="003E6E06"/>
    <w:rsid w:val="003F67A1"/>
    <w:rsid w:val="00401CA4"/>
    <w:rsid w:val="00405D4D"/>
    <w:rsid w:val="00407999"/>
    <w:rsid w:val="004104FD"/>
    <w:rsid w:val="004163D6"/>
    <w:rsid w:val="00433143"/>
    <w:rsid w:val="00442A75"/>
    <w:rsid w:val="00447187"/>
    <w:rsid w:val="00447DA3"/>
    <w:rsid w:val="00454ABA"/>
    <w:rsid w:val="0049760A"/>
    <w:rsid w:val="004A5DD6"/>
    <w:rsid w:val="004B13B5"/>
    <w:rsid w:val="004F20C2"/>
    <w:rsid w:val="00543966"/>
    <w:rsid w:val="00543CCA"/>
    <w:rsid w:val="005535C2"/>
    <w:rsid w:val="005577CA"/>
    <w:rsid w:val="0056720A"/>
    <w:rsid w:val="005742F8"/>
    <w:rsid w:val="005764E5"/>
    <w:rsid w:val="00577397"/>
    <w:rsid w:val="005849E6"/>
    <w:rsid w:val="0058702E"/>
    <w:rsid w:val="005A3951"/>
    <w:rsid w:val="005C5141"/>
    <w:rsid w:val="005F65FF"/>
    <w:rsid w:val="005F6841"/>
    <w:rsid w:val="0060115F"/>
    <w:rsid w:val="0062677E"/>
    <w:rsid w:val="00626961"/>
    <w:rsid w:val="00627C3E"/>
    <w:rsid w:val="00641AEB"/>
    <w:rsid w:val="00672786"/>
    <w:rsid w:val="006750E4"/>
    <w:rsid w:val="00693E17"/>
    <w:rsid w:val="00695A0A"/>
    <w:rsid w:val="006D3DF7"/>
    <w:rsid w:val="00700395"/>
    <w:rsid w:val="00706865"/>
    <w:rsid w:val="00713B4A"/>
    <w:rsid w:val="0071687B"/>
    <w:rsid w:val="00732374"/>
    <w:rsid w:val="0074684B"/>
    <w:rsid w:val="007469A3"/>
    <w:rsid w:val="00763FA2"/>
    <w:rsid w:val="0076499D"/>
    <w:rsid w:val="007932FA"/>
    <w:rsid w:val="00795BA9"/>
    <w:rsid w:val="007A1EE5"/>
    <w:rsid w:val="007A22A3"/>
    <w:rsid w:val="007A38E0"/>
    <w:rsid w:val="007B3208"/>
    <w:rsid w:val="007C05EE"/>
    <w:rsid w:val="007C4BD4"/>
    <w:rsid w:val="007D2FFD"/>
    <w:rsid w:val="007E6FD2"/>
    <w:rsid w:val="007E75E1"/>
    <w:rsid w:val="007F6697"/>
    <w:rsid w:val="00803778"/>
    <w:rsid w:val="00814206"/>
    <w:rsid w:val="00816541"/>
    <w:rsid w:val="00827B5E"/>
    <w:rsid w:val="00835552"/>
    <w:rsid w:val="008417C7"/>
    <w:rsid w:val="0084750B"/>
    <w:rsid w:val="008562CF"/>
    <w:rsid w:val="0086752C"/>
    <w:rsid w:val="00881C1A"/>
    <w:rsid w:val="00882294"/>
    <w:rsid w:val="008924E2"/>
    <w:rsid w:val="008B34E1"/>
    <w:rsid w:val="008B5E7C"/>
    <w:rsid w:val="008D5F18"/>
    <w:rsid w:val="008E0080"/>
    <w:rsid w:val="008E6AAE"/>
    <w:rsid w:val="008F49A7"/>
    <w:rsid w:val="00906AD6"/>
    <w:rsid w:val="0095168E"/>
    <w:rsid w:val="00956968"/>
    <w:rsid w:val="009603DD"/>
    <w:rsid w:val="00971833"/>
    <w:rsid w:val="00980F92"/>
    <w:rsid w:val="009856CB"/>
    <w:rsid w:val="009C49D0"/>
    <w:rsid w:val="009E5D8E"/>
    <w:rsid w:val="00A2220E"/>
    <w:rsid w:val="00A42F7B"/>
    <w:rsid w:val="00A55B37"/>
    <w:rsid w:val="00A70BE9"/>
    <w:rsid w:val="00A77005"/>
    <w:rsid w:val="00A8036A"/>
    <w:rsid w:val="00A8545B"/>
    <w:rsid w:val="00AD5997"/>
    <w:rsid w:val="00AE1157"/>
    <w:rsid w:val="00AF0A38"/>
    <w:rsid w:val="00AF115E"/>
    <w:rsid w:val="00B06673"/>
    <w:rsid w:val="00B260F7"/>
    <w:rsid w:val="00B37772"/>
    <w:rsid w:val="00B45654"/>
    <w:rsid w:val="00B57FE8"/>
    <w:rsid w:val="00B61A6A"/>
    <w:rsid w:val="00B655A2"/>
    <w:rsid w:val="00B817F6"/>
    <w:rsid w:val="00BA60E6"/>
    <w:rsid w:val="00BB438C"/>
    <w:rsid w:val="00BD47A1"/>
    <w:rsid w:val="00C253FD"/>
    <w:rsid w:val="00C70C69"/>
    <w:rsid w:val="00C7339B"/>
    <w:rsid w:val="00C73B99"/>
    <w:rsid w:val="00C8495E"/>
    <w:rsid w:val="00C85718"/>
    <w:rsid w:val="00C93474"/>
    <w:rsid w:val="00C9574F"/>
    <w:rsid w:val="00C960A0"/>
    <w:rsid w:val="00CA79B1"/>
    <w:rsid w:val="00CB42E7"/>
    <w:rsid w:val="00CD3149"/>
    <w:rsid w:val="00CD7345"/>
    <w:rsid w:val="00CE126C"/>
    <w:rsid w:val="00CF56AC"/>
    <w:rsid w:val="00D07560"/>
    <w:rsid w:val="00D075CA"/>
    <w:rsid w:val="00D10CAF"/>
    <w:rsid w:val="00D1483B"/>
    <w:rsid w:val="00D2122D"/>
    <w:rsid w:val="00D25496"/>
    <w:rsid w:val="00D33DF5"/>
    <w:rsid w:val="00D4127D"/>
    <w:rsid w:val="00D57230"/>
    <w:rsid w:val="00D7448C"/>
    <w:rsid w:val="00D77253"/>
    <w:rsid w:val="00D81CE5"/>
    <w:rsid w:val="00D903E4"/>
    <w:rsid w:val="00D90419"/>
    <w:rsid w:val="00DA48BA"/>
    <w:rsid w:val="00DB641D"/>
    <w:rsid w:val="00DC77E3"/>
    <w:rsid w:val="00DD60CB"/>
    <w:rsid w:val="00DF023D"/>
    <w:rsid w:val="00E216E9"/>
    <w:rsid w:val="00E252FF"/>
    <w:rsid w:val="00E2541F"/>
    <w:rsid w:val="00E27035"/>
    <w:rsid w:val="00E27A99"/>
    <w:rsid w:val="00E336A6"/>
    <w:rsid w:val="00E40E62"/>
    <w:rsid w:val="00E50E9B"/>
    <w:rsid w:val="00E5187D"/>
    <w:rsid w:val="00E51BDB"/>
    <w:rsid w:val="00E55216"/>
    <w:rsid w:val="00E61D98"/>
    <w:rsid w:val="00E63C5E"/>
    <w:rsid w:val="00E67BA8"/>
    <w:rsid w:val="00E73CB5"/>
    <w:rsid w:val="00E87683"/>
    <w:rsid w:val="00EA5E9C"/>
    <w:rsid w:val="00EB5E9E"/>
    <w:rsid w:val="00EC0E2E"/>
    <w:rsid w:val="00ED7397"/>
    <w:rsid w:val="00EE1C68"/>
    <w:rsid w:val="00EE407B"/>
    <w:rsid w:val="00EE422C"/>
    <w:rsid w:val="00EF3B1B"/>
    <w:rsid w:val="00EF75BA"/>
    <w:rsid w:val="00F007EA"/>
    <w:rsid w:val="00F07CF9"/>
    <w:rsid w:val="00F16C65"/>
    <w:rsid w:val="00F3043C"/>
    <w:rsid w:val="00F3239F"/>
    <w:rsid w:val="00F32F96"/>
    <w:rsid w:val="00F37EF8"/>
    <w:rsid w:val="00F570CA"/>
    <w:rsid w:val="00F60F66"/>
    <w:rsid w:val="00F77F18"/>
    <w:rsid w:val="00F806B1"/>
    <w:rsid w:val="00FB0B47"/>
    <w:rsid w:val="00FB4FA3"/>
    <w:rsid w:val="00FE44B3"/>
    <w:rsid w:val="00FF0C0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064ADC"/>
  <w15:chartTrackingRefBased/>
  <w15:docId w15:val="{A351373B-A0EA-437B-945C-70EE87AAF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141"/>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32643B"/>
    <w:pPr>
      <w:keepNext/>
      <w:keepLines/>
      <w:numPr>
        <w:numId w:val="8"/>
      </w:numPr>
      <w:spacing w:before="240" w:after="0"/>
      <w:outlineLvl w:val="0"/>
    </w:pPr>
    <w:rPr>
      <w:rFonts w:eastAsiaTheme="majorEastAsia"/>
      <w:color w:val="2F5496" w:themeColor="accent1" w:themeShade="BF"/>
      <w:sz w:val="32"/>
      <w:szCs w:val="32"/>
    </w:rPr>
  </w:style>
  <w:style w:type="paragraph" w:styleId="Heading2">
    <w:name w:val="heading 2"/>
    <w:basedOn w:val="Normal"/>
    <w:next w:val="Normal"/>
    <w:link w:val="Heading2Char"/>
    <w:uiPriority w:val="9"/>
    <w:unhideWhenUsed/>
    <w:qFormat/>
    <w:rsid w:val="005742F8"/>
    <w:pPr>
      <w:keepNext/>
      <w:keepLines/>
      <w:spacing w:before="40" w:after="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32643B"/>
    <w:pPr>
      <w:keepNext/>
      <w:keepLines/>
      <w:spacing w:before="40" w:after="0"/>
      <w:outlineLvl w:val="2"/>
    </w:pPr>
    <w:rPr>
      <w:rFonts w:eastAsiaTheme="majorEastAsia"/>
      <w:color w:val="1F3763" w:themeColor="accent1" w:themeShade="7F"/>
      <w:sz w:val="24"/>
      <w:szCs w:val="24"/>
    </w:rPr>
  </w:style>
  <w:style w:type="paragraph" w:styleId="Heading4">
    <w:name w:val="heading 4"/>
    <w:basedOn w:val="Normal"/>
    <w:next w:val="Normal"/>
    <w:link w:val="Heading4Char"/>
    <w:uiPriority w:val="9"/>
    <w:unhideWhenUsed/>
    <w:qFormat/>
    <w:rsid w:val="00270709"/>
    <w:pPr>
      <w:keepNext/>
      <w:keepLines/>
      <w:spacing w:before="40" w:after="0"/>
      <w:outlineLvl w:val="3"/>
    </w:pPr>
    <w:rPr>
      <w:rFonts w:eastAsiaTheme="majorEastAsia"/>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8E6AAE"/>
  </w:style>
  <w:style w:type="character" w:customStyle="1" w:styleId="DateChar">
    <w:name w:val="Date Char"/>
    <w:basedOn w:val="DefaultParagraphFont"/>
    <w:link w:val="Date"/>
    <w:uiPriority w:val="99"/>
    <w:semiHidden/>
    <w:rsid w:val="008E6AAE"/>
  </w:style>
  <w:style w:type="character" w:customStyle="1" w:styleId="Heading1Char">
    <w:name w:val="Heading 1 Char"/>
    <w:basedOn w:val="DefaultParagraphFont"/>
    <w:link w:val="Heading1"/>
    <w:uiPriority w:val="9"/>
    <w:rsid w:val="0032643B"/>
    <w:rPr>
      <w:rFonts w:ascii="Times New Roman" w:eastAsiaTheme="majorEastAsia" w:hAnsi="Times New Roman" w:cs="Times New Roman"/>
      <w:color w:val="2F5496" w:themeColor="accent1" w:themeShade="BF"/>
      <w:sz w:val="32"/>
      <w:szCs w:val="32"/>
    </w:rPr>
  </w:style>
  <w:style w:type="paragraph" w:styleId="TOCHeading">
    <w:name w:val="TOC Heading"/>
    <w:basedOn w:val="Heading1"/>
    <w:next w:val="Normal"/>
    <w:uiPriority w:val="39"/>
    <w:unhideWhenUsed/>
    <w:qFormat/>
    <w:rsid w:val="008E6AAE"/>
    <w:pPr>
      <w:outlineLvl w:val="9"/>
    </w:pPr>
    <w:rPr>
      <w:lang w:val="en-US" w:eastAsia="en-US"/>
    </w:rPr>
  </w:style>
  <w:style w:type="paragraph" w:styleId="ListParagraph">
    <w:name w:val="List Paragraph"/>
    <w:basedOn w:val="Normal"/>
    <w:uiPriority w:val="34"/>
    <w:qFormat/>
    <w:rsid w:val="008E6AAE"/>
    <w:pPr>
      <w:ind w:left="720"/>
      <w:contextualSpacing/>
    </w:pPr>
  </w:style>
  <w:style w:type="paragraph" w:styleId="TOC1">
    <w:name w:val="toc 1"/>
    <w:basedOn w:val="Normal"/>
    <w:next w:val="Normal"/>
    <w:autoRedefine/>
    <w:uiPriority w:val="39"/>
    <w:unhideWhenUsed/>
    <w:rsid w:val="008E6AAE"/>
    <w:pPr>
      <w:spacing w:after="100"/>
    </w:pPr>
  </w:style>
  <w:style w:type="character" w:styleId="Hyperlink">
    <w:name w:val="Hyperlink"/>
    <w:basedOn w:val="DefaultParagraphFont"/>
    <w:uiPriority w:val="99"/>
    <w:unhideWhenUsed/>
    <w:rsid w:val="008E6AAE"/>
    <w:rPr>
      <w:color w:val="0563C1" w:themeColor="hyperlink"/>
      <w:u w:val="single"/>
    </w:rPr>
  </w:style>
  <w:style w:type="paragraph" w:styleId="TOC2">
    <w:name w:val="toc 2"/>
    <w:basedOn w:val="Normal"/>
    <w:next w:val="Normal"/>
    <w:autoRedefine/>
    <w:uiPriority w:val="39"/>
    <w:unhideWhenUsed/>
    <w:rsid w:val="008E6AAE"/>
    <w:pPr>
      <w:spacing w:after="100"/>
      <w:ind w:left="220"/>
    </w:pPr>
    <w:rPr>
      <w:lang w:val="en-US" w:eastAsia="en-US"/>
    </w:rPr>
  </w:style>
  <w:style w:type="paragraph" w:styleId="TOC3">
    <w:name w:val="toc 3"/>
    <w:basedOn w:val="Normal"/>
    <w:next w:val="Normal"/>
    <w:autoRedefine/>
    <w:uiPriority w:val="39"/>
    <w:unhideWhenUsed/>
    <w:rsid w:val="008E6AAE"/>
    <w:pPr>
      <w:spacing w:after="100"/>
      <w:ind w:left="440"/>
    </w:pPr>
    <w:rPr>
      <w:lang w:val="en-US" w:eastAsia="en-US"/>
    </w:rPr>
  </w:style>
  <w:style w:type="paragraph" w:styleId="NoSpacing">
    <w:name w:val="No Spacing"/>
    <w:link w:val="NoSpacingChar"/>
    <w:uiPriority w:val="1"/>
    <w:qFormat/>
    <w:rsid w:val="00D90419"/>
    <w:pPr>
      <w:spacing w:after="0" w:line="240" w:lineRule="auto"/>
    </w:pPr>
    <w:rPr>
      <w:lang w:val="en-US" w:eastAsia="en-US"/>
    </w:rPr>
  </w:style>
  <w:style w:type="character" w:customStyle="1" w:styleId="NoSpacingChar">
    <w:name w:val="No Spacing Char"/>
    <w:basedOn w:val="DefaultParagraphFont"/>
    <w:link w:val="NoSpacing"/>
    <w:uiPriority w:val="1"/>
    <w:rsid w:val="00D90419"/>
    <w:rPr>
      <w:lang w:val="en-US" w:eastAsia="en-US"/>
    </w:rPr>
  </w:style>
  <w:style w:type="character" w:customStyle="1" w:styleId="Heading2Char">
    <w:name w:val="Heading 2 Char"/>
    <w:basedOn w:val="DefaultParagraphFont"/>
    <w:link w:val="Heading2"/>
    <w:uiPriority w:val="9"/>
    <w:rsid w:val="005742F8"/>
    <w:rPr>
      <w:rFonts w:ascii="Times New Roman" w:eastAsiaTheme="majorEastAsia" w:hAnsi="Times New Roman" w:cs="Times New Roman"/>
      <w:color w:val="2F5496" w:themeColor="accent1" w:themeShade="BF"/>
      <w:sz w:val="26"/>
      <w:szCs w:val="26"/>
    </w:rPr>
  </w:style>
  <w:style w:type="paragraph" w:customStyle="1" w:styleId="EndNoteBibliographyTitle">
    <w:name w:val="EndNote Bibliography Title"/>
    <w:basedOn w:val="Normal"/>
    <w:link w:val="EndNoteBibliographyTitleChar"/>
    <w:rsid w:val="00D075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75CA"/>
    <w:rPr>
      <w:rFonts w:ascii="Calibri" w:hAnsi="Calibri" w:cs="Calibri"/>
      <w:noProof/>
    </w:rPr>
  </w:style>
  <w:style w:type="paragraph" w:customStyle="1" w:styleId="EndNoteBibliography">
    <w:name w:val="EndNote Bibliography"/>
    <w:basedOn w:val="Normal"/>
    <w:link w:val="EndNoteBibliographyChar"/>
    <w:rsid w:val="00D075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75CA"/>
    <w:rPr>
      <w:rFonts w:ascii="Calibri" w:hAnsi="Calibri" w:cs="Calibri"/>
      <w:noProof/>
    </w:rPr>
  </w:style>
  <w:style w:type="character" w:customStyle="1" w:styleId="Heading3Char">
    <w:name w:val="Heading 3 Char"/>
    <w:basedOn w:val="DefaultParagraphFont"/>
    <w:link w:val="Heading3"/>
    <w:uiPriority w:val="9"/>
    <w:rsid w:val="0032643B"/>
    <w:rPr>
      <w:rFonts w:ascii="Times New Roman" w:eastAsiaTheme="majorEastAsia" w:hAnsi="Times New Roman" w:cs="Times New Roman"/>
      <w:color w:val="1F3763" w:themeColor="accent1" w:themeShade="7F"/>
      <w:sz w:val="24"/>
      <w:szCs w:val="24"/>
    </w:rPr>
  </w:style>
  <w:style w:type="character" w:styleId="UnresolvedMention">
    <w:name w:val="Unresolved Mention"/>
    <w:basedOn w:val="DefaultParagraphFont"/>
    <w:uiPriority w:val="99"/>
    <w:semiHidden/>
    <w:unhideWhenUsed/>
    <w:rsid w:val="007A1EE5"/>
    <w:rPr>
      <w:color w:val="605E5C"/>
      <w:shd w:val="clear" w:color="auto" w:fill="E1DFDD"/>
    </w:rPr>
  </w:style>
  <w:style w:type="character" w:styleId="Strong">
    <w:name w:val="Strong"/>
    <w:basedOn w:val="DefaultParagraphFont"/>
    <w:uiPriority w:val="22"/>
    <w:qFormat/>
    <w:rsid w:val="00EE422C"/>
    <w:rPr>
      <w:b/>
      <w:bCs/>
    </w:rPr>
  </w:style>
  <w:style w:type="character" w:customStyle="1" w:styleId="Heading4Char">
    <w:name w:val="Heading 4 Char"/>
    <w:basedOn w:val="DefaultParagraphFont"/>
    <w:link w:val="Heading4"/>
    <w:uiPriority w:val="9"/>
    <w:rsid w:val="00270709"/>
    <w:rPr>
      <w:rFonts w:ascii="Times New Roman" w:eastAsiaTheme="majorEastAsia" w:hAnsi="Times New Roman" w:cs="Times New Roman"/>
      <w:color w:val="2F5496" w:themeColor="accent1" w:themeShade="BF"/>
    </w:rPr>
  </w:style>
  <w:style w:type="paragraph" w:styleId="Caption">
    <w:name w:val="caption"/>
    <w:basedOn w:val="Normal"/>
    <w:next w:val="Normal"/>
    <w:uiPriority w:val="35"/>
    <w:unhideWhenUsed/>
    <w:qFormat/>
    <w:rsid w:val="00CD3149"/>
    <w:pPr>
      <w:spacing w:after="200" w:line="240" w:lineRule="auto"/>
      <w:jc w:val="center"/>
    </w:pPr>
    <w:rPr>
      <w:sz w:val="18"/>
      <w:szCs w:val="18"/>
    </w:rPr>
  </w:style>
  <w:style w:type="paragraph" w:styleId="TableofFigures">
    <w:name w:val="table of figures"/>
    <w:basedOn w:val="Normal"/>
    <w:next w:val="Normal"/>
    <w:uiPriority w:val="99"/>
    <w:unhideWhenUsed/>
    <w:rsid w:val="007E75E1"/>
    <w:pPr>
      <w:spacing w:after="0"/>
    </w:pPr>
  </w:style>
  <w:style w:type="paragraph" w:customStyle="1" w:styleId="Code">
    <w:name w:val="Code"/>
    <w:basedOn w:val="Normal"/>
    <w:link w:val="CodeChar"/>
    <w:qFormat/>
    <w:rsid w:val="0056720A"/>
    <w:pPr>
      <w:autoSpaceDE w:val="0"/>
      <w:autoSpaceDN w:val="0"/>
      <w:adjustRightInd w:val="0"/>
      <w:spacing w:after="0" w:line="240" w:lineRule="auto"/>
    </w:pPr>
    <w:rPr>
      <w:rFonts w:ascii="Cascadia Mono" w:hAnsi="Cascadia Mono" w:cs="Cascadia Mono"/>
      <w:color w:val="000000"/>
      <w:sz w:val="14"/>
      <w:szCs w:val="14"/>
    </w:rPr>
  </w:style>
  <w:style w:type="character" w:customStyle="1" w:styleId="CodeChar">
    <w:name w:val="Code Char"/>
    <w:basedOn w:val="DefaultParagraphFont"/>
    <w:link w:val="Code"/>
    <w:rsid w:val="0056720A"/>
    <w:rPr>
      <w:rFonts w:ascii="Cascadia Mono" w:hAnsi="Cascadia Mono" w:cs="Cascadia Mono"/>
      <w:color w:val="000000"/>
      <w:sz w:val="14"/>
      <w:szCs w:val="14"/>
    </w:rPr>
  </w:style>
  <w:style w:type="paragraph" w:styleId="Header">
    <w:name w:val="header"/>
    <w:basedOn w:val="Normal"/>
    <w:link w:val="HeaderChar"/>
    <w:uiPriority w:val="99"/>
    <w:unhideWhenUsed/>
    <w:rsid w:val="007E6F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FD2"/>
    <w:rPr>
      <w:rFonts w:ascii="Times New Roman" w:hAnsi="Times New Roman" w:cs="Times New Roman"/>
    </w:rPr>
  </w:style>
  <w:style w:type="paragraph" w:styleId="Footer">
    <w:name w:val="footer"/>
    <w:basedOn w:val="Normal"/>
    <w:link w:val="FooterChar"/>
    <w:uiPriority w:val="99"/>
    <w:unhideWhenUsed/>
    <w:rsid w:val="007E6F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FD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40619">
      <w:bodyDiv w:val="1"/>
      <w:marLeft w:val="0"/>
      <w:marRight w:val="0"/>
      <w:marTop w:val="0"/>
      <w:marBottom w:val="0"/>
      <w:divBdr>
        <w:top w:val="none" w:sz="0" w:space="0" w:color="auto"/>
        <w:left w:val="none" w:sz="0" w:space="0" w:color="auto"/>
        <w:bottom w:val="none" w:sz="0" w:space="0" w:color="auto"/>
        <w:right w:val="none" w:sz="0" w:space="0" w:color="auto"/>
      </w:divBdr>
    </w:div>
    <w:div w:id="155612182">
      <w:bodyDiv w:val="1"/>
      <w:marLeft w:val="0"/>
      <w:marRight w:val="0"/>
      <w:marTop w:val="0"/>
      <w:marBottom w:val="0"/>
      <w:divBdr>
        <w:top w:val="none" w:sz="0" w:space="0" w:color="auto"/>
        <w:left w:val="none" w:sz="0" w:space="0" w:color="auto"/>
        <w:bottom w:val="none" w:sz="0" w:space="0" w:color="auto"/>
        <w:right w:val="none" w:sz="0" w:space="0" w:color="auto"/>
      </w:divBdr>
    </w:div>
    <w:div w:id="364520057">
      <w:bodyDiv w:val="1"/>
      <w:marLeft w:val="0"/>
      <w:marRight w:val="0"/>
      <w:marTop w:val="0"/>
      <w:marBottom w:val="0"/>
      <w:divBdr>
        <w:top w:val="none" w:sz="0" w:space="0" w:color="auto"/>
        <w:left w:val="none" w:sz="0" w:space="0" w:color="auto"/>
        <w:bottom w:val="none" w:sz="0" w:space="0" w:color="auto"/>
        <w:right w:val="none" w:sz="0" w:space="0" w:color="auto"/>
      </w:divBdr>
    </w:div>
    <w:div w:id="366374954">
      <w:bodyDiv w:val="1"/>
      <w:marLeft w:val="0"/>
      <w:marRight w:val="0"/>
      <w:marTop w:val="0"/>
      <w:marBottom w:val="0"/>
      <w:divBdr>
        <w:top w:val="none" w:sz="0" w:space="0" w:color="auto"/>
        <w:left w:val="none" w:sz="0" w:space="0" w:color="auto"/>
        <w:bottom w:val="none" w:sz="0" w:space="0" w:color="auto"/>
        <w:right w:val="none" w:sz="0" w:space="0" w:color="auto"/>
      </w:divBdr>
    </w:div>
    <w:div w:id="911738408">
      <w:bodyDiv w:val="1"/>
      <w:marLeft w:val="0"/>
      <w:marRight w:val="0"/>
      <w:marTop w:val="0"/>
      <w:marBottom w:val="0"/>
      <w:divBdr>
        <w:top w:val="none" w:sz="0" w:space="0" w:color="auto"/>
        <w:left w:val="none" w:sz="0" w:space="0" w:color="auto"/>
        <w:bottom w:val="none" w:sz="0" w:space="0" w:color="auto"/>
        <w:right w:val="none" w:sz="0" w:space="0" w:color="auto"/>
      </w:divBdr>
    </w:div>
    <w:div w:id="1191996905">
      <w:bodyDiv w:val="1"/>
      <w:marLeft w:val="0"/>
      <w:marRight w:val="0"/>
      <w:marTop w:val="0"/>
      <w:marBottom w:val="0"/>
      <w:divBdr>
        <w:top w:val="none" w:sz="0" w:space="0" w:color="auto"/>
        <w:left w:val="none" w:sz="0" w:space="0" w:color="auto"/>
        <w:bottom w:val="none" w:sz="0" w:space="0" w:color="auto"/>
        <w:right w:val="none" w:sz="0" w:space="0" w:color="auto"/>
      </w:divBdr>
    </w:div>
    <w:div w:id="1237474779">
      <w:bodyDiv w:val="1"/>
      <w:marLeft w:val="0"/>
      <w:marRight w:val="0"/>
      <w:marTop w:val="0"/>
      <w:marBottom w:val="0"/>
      <w:divBdr>
        <w:top w:val="none" w:sz="0" w:space="0" w:color="auto"/>
        <w:left w:val="none" w:sz="0" w:space="0" w:color="auto"/>
        <w:bottom w:val="none" w:sz="0" w:space="0" w:color="auto"/>
        <w:right w:val="none" w:sz="0" w:space="0" w:color="auto"/>
      </w:divBdr>
    </w:div>
    <w:div w:id="1449931586">
      <w:bodyDiv w:val="1"/>
      <w:marLeft w:val="0"/>
      <w:marRight w:val="0"/>
      <w:marTop w:val="0"/>
      <w:marBottom w:val="0"/>
      <w:divBdr>
        <w:top w:val="none" w:sz="0" w:space="0" w:color="auto"/>
        <w:left w:val="none" w:sz="0" w:space="0" w:color="auto"/>
        <w:bottom w:val="none" w:sz="0" w:space="0" w:color="auto"/>
        <w:right w:val="none" w:sz="0" w:space="0" w:color="auto"/>
      </w:divBdr>
    </w:div>
    <w:div w:id="1555849699">
      <w:bodyDiv w:val="1"/>
      <w:marLeft w:val="0"/>
      <w:marRight w:val="0"/>
      <w:marTop w:val="0"/>
      <w:marBottom w:val="0"/>
      <w:divBdr>
        <w:top w:val="none" w:sz="0" w:space="0" w:color="auto"/>
        <w:left w:val="none" w:sz="0" w:space="0" w:color="auto"/>
        <w:bottom w:val="none" w:sz="0" w:space="0" w:color="auto"/>
        <w:right w:val="none" w:sz="0" w:space="0" w:color="auto"/>
      </w:divBdr>
    </w:div>
    <w:div w:id="1640497883">
      <w:bodyDiv w:val="1"/>
      <w:marLeft w:val="0"/>
      <w:marRight w:val="0"/>
      <w:marTop w:val="0"/>
      <w:marBottom w:val="0"/>
      <w:divBdr>
        <w:top w:val="none" w:sz="0" w:space="0" w:color="auto"/>
        <w:left w:val="none" w:sz="0" w:space="0" w:color="auto"/>
        <w:bottom w:val="none" w:sz="0" w:space="0" w:color="auto"/>
        <w:right w:val="none" w:sz="0" w:space="0" w:color="auto"/>
      </w:divBdr>
    </w:div>
    <w:div w:id="1816144499">
      <w:bodyDiv w:val="1"/>
      <w:marLeft w:val="0"/>
      <w:marRight w:val="0"/>
      <w:marTop w:val="0"/>
      <w:marBottom w:val="0"/>
      <w:divBdr>
        <w:top w:val="none" w:sz="0" w:space="0" w:color="auto"/>
        <w:left w:val="none" w:sz="0" w:space="0" w:color="auto"/>
        <w:bottom w:val="none" w:sz="0" w:space="0" w:color="auto"/>
        <w:right w:val="none" w:sz="0" w:space="0" w:color="auto"/>
      </w:divBdr>
    </w:div>
    <w:div w:id="202031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FYP\FYP%20Report.docx" TargetMode="Externa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hyperlink" Target="http://www.thereminworld.com/theremin-store"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s://github.com/falkTX/cabbage/blob/master/Builds/MacOSX/opcodes.txt" TargetMode="External"/><Relationship Id="rId28" Type="http://schemas.openxmlformats.org/officeDocument/2006/relationships/image" Target="media/image15.png"/><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hyperlink" Target="https://developer.leapmotion.com/tracking-software-download" TargetMode="External"/><Relationship Id="rId31" Type="http://schemas.openxmlformats.org/officeDocument/2006/relationships/image" Target="media/image17.png"/><Relationship Id="rId44" Type="http://schemas.openxmlformats.org/officeDocument/2006/relationships/hyperlink" Target="https://docs.unity3d.com/ScriptReference/MonoBehaviour.OnAudioFilterRead.html"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D:\FYP\FYP%20Report.docx" TargetMode="Externa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uploadvr.com/ces-ultraleap-gemini-hand-tracking/"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D:\FYP\FYP%20Report.docx" TargetMode="Externa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hyperlink" Target="https://www.ultraleap.com/company/news/blog/how-hand-tracking-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The</b:Tag>
    <b:SourceType>InternetSite</b:SourceType>
    <b:Guid>{9881B884-BAB3-412F-98F4-2D545F4FE098}</b:Guid>
    <b:Title>Theremin World</b:Title>
    <b:InternetSiteTitle>Theremins and Theremin Kits</b:InternetSiteTitle>
    <b:URL>http://www.thereminworld.com/theremin-store.</b:URL>
    <b:RefOrder>2</b:RefOrder>
  </b:Source>
  <b:Source>
    <b:Tag>Dav22</b:Tag>
    <b:SourceType>InternetSite</b:SourceType>
    <b:Guid>{E98A5E78-C77A-41F7-B237-641F6117E6F0}</b:Guid>
    <b:Author>
      <b:Author>
        <b:NameList>
          <b:Person>
            <b:Last>Heaney</b:Last>
            <b:First>David</b:First>
          </b:Person>
        </b:NameList>
      </b:Author>
    </b:Author>
    <b:Title>Upload</b:Title>
    <b:InternetSiteTitle>Ultraleap Gemini Impressions: Great Hand Tracking Is Coming Soon</b:InternetSiteTitle>
    <b:Year>2022</b:Year>
    <b:Month>01</b:Month>
    <b:Day>14</b:Day>
    <b:URL>https://uploadvr.com/ces-ultraleap-gemini-hand-tracking/#:~:text=By%202019%20even%20AltSpace%20dropped,egg%20problem%20of%20input%20accessories.</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82D0B9-BE4A-4DFF-9910-4609DD8CC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5424</Words>
  <Characters>3092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music in air – digital theremin</vt:lpstr>
    </vt:vector>
  </TitlesOfParts>
  <Company/>
  <LinksUpToDate>false</LinksUpToDate>
  <CharactersWithSpaces>3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ic in air – digital theremin</dc:title>
  <dc:subject/>
  <dc:creator>#WONG WEE MENG#</dc:creator>
  <cp:keywords/>
  <dc:description/>
  <cp:lastModifiedBy>wong1196@e.ntu.edu.sg</cp:lastModifiedBy>
  <cp:revision>3</cp:revision>
  <cp:lastPrinted>2022-10-16T11:05:00Z</cp:lastPrinted>
  <dcterms:created xsi:type="dcterms:W3CDTF">2022-10-16T16:10:00Z</dcterms:created>
  <dcterms:modified xsi:type="dcterms:W3CDTF">2022-10-16T16:12:00Z</dcterms:modified>
</cp:coreProperties>
</file>